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247B31" w14:textId="3F6069DA" w:rsidR="008F51CB" w:rsidRPr="000F47EF" w:rsidRDefault="000F47EF" w:rsidP="000F47EF">
      <w:pPr>
        <w:spacing w:line="480" w:lineRule="auto"/>
        <w:jc w:val="center"/>
        <w:rPr>
          <w:b/>
        </w:rPr>
      </w:pPr>
      <w:r w:rsidRPr="000F47EF">
        <w:rPr>
          <w:b/>
        </w:rPr>
        <w:t>Measured weight in early pregnancy is a valid method for estimating pre-pregnancy weight</w:t>
      </w:r>
    </w:p>
    <w:p w14:paraId="5AA5B7FC" w14:textId="77777777" w:rsidR="000F47EF" w:rsidRDefault="000F47EF" w:rsidP="00B16F40">
      <w:pPr>
        <w:spacing w:line="480" w:lineRule="auto"/>
        <w:rPr>
          <w:b/>
        </w:rPr>
      </w:pPr>
    </w:p>
    <w:p w14:paraId="7FA21B49" w14:textId="5F6C592B" w:rsidR="00B16F40" w:rsidRPr="00F11F8D" w:rsidRDefault="00B16F40" w:rsidP="00B16F40">
      <w:pPr>
        <w:spacing w:line="480" w:lineRule="auto"/>
        <w:rPr>
          <w:b/>
        </w:rPr>
      </w:pPr>
      <w:r w:rsidRPr="00F11F8D">
        <w:rPr>
          <w:b/>
        </w:rPr>
        <w:t>Authors:</w:t>
      </w:r>
    </w:p>
    <w:p w14:paraId="0CD8CD83" w14:textId="0CCB8BCF" w:rsidR="00B16F40" w:rsidRPr="000436B2" w:rsidRDefault="00B16F40" w:rsidP="00B16F40">
      <w:pPr>
        <w:spacing w:line="480" w:lineRule="auto"/>
      </w:pPr>
      <w:r>
        <w:t>Hazel Inskip</w:t>
      </w:r>
      <w:r>
        <w:rPr>
          <w:vertAlign w:val="superscript"/>
        </w:rPr>
        <w:t>1</w:t>
      </w:r>
      <w:r w:rsidR="008F51CB">
        <w:rPr>
          <w:vertAlign w:val="superscript"/>
        </w:rPr>
        <w:t>,2</w:t>
      </w:r>
      <w:r>
        <w:t>, Sarah Crozier</w:t>
      </w:r>
      <w:r>
        <w:rPr>
          <w:vertAlign w:val="superscript"/>
        </w:rPr>
        <w:t>1</w:t>
      </w:r>
      <w:r>
        <w:t>, Janis Baird</w:t>
      </w:r>
      <w:r>
        <w:rPr>
          <w:vertAlign w:val="superscript"/>
        </w:rPr>
        <w:t>1</w:t>
      </w:r>
      <w:r w:rsidR="00D228AA">
        <w:rPr>
          <w:vertAlign w:val="superscript"/>
        </w:rPr>
        <w:t>,2</w:t>
      </w:r>
      <w:r>
        <w:t>, Julia Hammond</w:t>
      </w:r>
      <w:r>
        <w:rPr>
          <w:vertAlign w:val="superscript"/>
        </w:rPr>
        <w:t>1</w:t>
      </w:r>
      <w:r>
        <w:t>, Sian Robinson</w:t>
      </w:r>
      <w:r w:rsidR="00503CEE">
        <w:rPr>
          <w:vertAlign w:val="superscript"/>
        </w:rPr>
        <w:t>3</w:t>
      </w:r>
      <w:r w:rsidR="00FC5DA7">
        <w:rPr>
          <w:vertAlign w:val="superscript"/>
        </w:rPr>
        <w:t>,4</w:t>
      </w:r>
      <w:r>
        <w:t>, Cyrus Cooper</w:t>
      </w:r>
      <w:r>
        <w:rPr>
          <w:vertAlign w:val="superscript"/>
        </w:rPr>
        <w:t>1,2</w:t>
      </w:r>
      <w:r>
        <w:t>, Keith Godfrey</w:t>
      </w:r>
      <w:r>
        <w:rPr>
          <w:vertAlign w:val="superscript"/>
        </w:rPr>
        <w:t>1,2</w:t>
      </w:r>
      <w:r>
        <w:t xml:space="preserve"> and the Southampton Women’s Survey Study Group</w:t>
      </w:r>
    </w:p>
    <w:p w14:paraId="7450D46E" w14:textId="77777777" w:rsidR="00B16F40" w:rsidRDefault="00B16F40" w:rsidP="00B16F40">
      <w:pPr>
        <w:spacing w:line="480" w:lineRule="auto"/>
      </w:pPr>
    </w:p>
    <w:p w14:paraId="5BF288DB" w14:textId="77777777" w:rsidR="00B16F40" w:rsidRDefault="00B16F40" w:rsidP="00B16F40">
      <w:pPr>
        <w:spacing w:line="480" w:lineRule="auto"/>
      </w:pPr>
      <w:r>
        <w:rPr>
          <w:vertAlign w:val="superscript"/>
        </w:rPr>
        <w:t>1</w:t>
      </w:r>
      <w:r>
        <w:t>MRC Lifecourse Epidemiology Unit, University of Southampton, Southampton General Hospital, Southampton, SO16 6YD, UK</w:t>
      </w:r>
    </w:p>
    <w:p w14:paraId="791B0B09" w14:textId="1488E68F" w:rsidR="00B16F40" w:rsidRDefault="00B16F40" w:rsidP="00B16F40">
      <w:pPr>
        <w:spacing w:line="480" w:lineRule="auto"/>
        <w:rPr>
          <w:rFonts w:cs="Arial"/>
        </w:rPr>
      </w:pPr>
      <w:r>
        <w:rPr>
          <w:rFonts w:cs="Arial"/>
          <w:vertAlign w:val="superscript"/>
        </w:rPr>
        <w:t>2</w:t>
      </w:r>
      <w:r w:rsidRPr="00BE1A3B">
        <w:rPr>
          <w:rFonts w:cs="Arial"/>
        </w:rPr>
        <w:t>NIHR Southampton Biomedical Research Centre, University of Southampton and University Hospital Southampton NHS Foundation Trust</w:t>
      </w:r>
      <w:r>
        <w:rPr>
          <w:rFonts w:cs="Arial"/>
        </w:rPr>
        <w:t>, Southampton SO16 6YD, UK</w:t>
      </w:r>
    </w:p>
    <w:p w14:paraId="47901C97" w14:textId="77CEAE7C" w:rsidR="00FC5DA7" w:rsidRDefault="00FC5DA7" w:rsidP="00FC5DA7">
      <w:pPr>
        <w:spacing w:line="480" w:lineRule="auto"/>
        <w:jc w:val="both"/>
        <w:rPr>
          <w:rFonts w:ascii="Times New Roman" w:hAnsi="Times New Roman"/>
          <w:lang w:eastAsia="en-GB"/>
        </w:rPr>
      </w:pPr>
      <w:r>
        <w:rPr>
          <w:vertAlign w:val="superscript"/>
        </w:rPr>
        <w:t>3</w:t>
      </w:r>
      <w:r>
        <w:t>AGE Research Group, Translational and Clinical Research Institute, Faculty of Medical Sciences, Newcastle University, Newcastle upon Tyne NE4 5PL, UK</w:t>
      </w:r>
      <w:r w:rsidR="00D27842">
        <w:t xml:space="preserve"> </w:t>
      </w:r>
    </w:p>
    <w:p w14:paraId="7EA5AC89" w14:textId="77777777" w:rsidR="00FC5DA7" w:rsidRDefault="00FC5DA7" w:rsidP="00FC5DA7">
      <w:pPr>
        <w:spacing w:line="480" w:lineRule="auto"/>
        <w:jc w:val="both"/>
      </w:pPr>
      <w:r>
        <w:rPr>
          <w:vertAlign w:val="superscript"/>
        </w:rPr>
        <w:t>4</w:t>
      </w:r>
      <w:bookmarkStart w:id="0" w:name="_GoBack"/>
      <w:r>
        <w:t>NIHR Newcastle Biomedical Research Centre, Newcastle upon Tyne Hospitals NHS Foundation Trust and Newcastle University, Newcastle upon Tyne NE4 5PL, UK</w:t>
      </w:r>
      <w:bookmarkEnd w:id="0"/>
      <w:r>
        <w:t>.</w:t>
      </w:r>
    </w:p>
    <w:p w14:paraId="1D834DD6" w14:textId="77777777" w:rsidR="00B16F40" w:rsidRDefault="00B16F40" w:rsidP="00B16F40">
      <w:pPr>
        <w:spacing w:line="480" w:lineRule="auto"/>
        <w:rPr>
          <w:rFonts w:cs="Arial"/>
        </w:rPr>
      </w:pPr>
    </w:p>
    <w:p w14:paraId="514DD4FF" w14:textId="2EDB1895" w:rsidR="00B16F40" w:rsidRDefault="008F51CB" w:rsidP="00B16F40">
      <w:pPr>
        <w:spacing w:line="480" w:lineRule="auto"/>
        <w:rPr>
          <w:rFonts w:cs="Arial"/>
        </w:rPr>
      </w:pPr>
      <w:r>
        <w:rPr>
          <w:rFonts w:cs="Arial"/>
        </w:rPr>
        <w:t xml:space="preserve">Address for correspondence: </w:t>
      </w:r>
      <w:r w:rsidR="00B16F40">
        <w:rPr>
          <w:rFonts w:cs="Arial"/>
        </w:rPr>
        <w:t>Hazel Inskip, MRC Lifecourse Epidemiology Unit, University of Southampton, Southampton General Hospital, Southampton SO16 6YD, UK.</w:t>
      </w:r>
      <w:r w:rsidR="005119D4">
        <w:rPr>
          <w:rFonts w:cs="Arial"/>
        </w:rPr>
        <w:t xml:space="preserve"> </w:t>
      </w:r>
      <w:r w:rsidR="00B16F40">
        <w:rPr>
          <w:rFonts w:cs="Arial"/>
        </w:rPr>
        <w:t xml:space="preserve">Tel: 023 8076 4044. </w:t>
      </w:r>
      <w:r>
        <w:rPr>
          <w:rFonts w:cs="Arial"/>
        </w:rPr>
        <w:t xml:space="preserve">Fax: 023 8070 4021. </w:t>
      </w:r>
      <w:r w:rsidR="00B16F40">
        <w:rPr>
          <w:rFonts w:cs="Arial"/>
        </w:rPr>
        <w:t xml:space="preserve">Email: </w:t>
      </w:r>
      <w:hyperlink r:id="rId8" w:history="1">
        <w:r w:rsidR="00B16F40" w:rsidRPr="002B5CC7">
          <w:rPr>
            <w:rStyle w:val="Hyperlink"/>
            <w:rFonts w:cs="Arial"/>
          </w:rPr>
          <w:t>hmi@mrc.soton.ac.uk</w:t>
        </w:r>
      </w:hyperlink>
    </w:p>
    <w:p w14:paraId="1E3ED857" w14:textId="77777777" w:rsidR="00F27384" w:rsidRDefault="00F27384">
      <w:pPr>
        <w:rPr>
          <w:rFonts w:cs="Arial"/>
          <w:b/>
        </w:rPr>
      </w:pPr>
    </w:p>
    <w:p w14:paraId="118EDA21" w14:textId="77777777" w:rsidR="00F27384" w:rsidRDefault="00F27384">
      <w:pPr>
        <w:rPr>
          <w:rFonts w:cs="Arial"/>
          <w:b/>
        </w:rPr>
        <w:sectPr w:rsidR="00F27384" w:rsidSect="008F51CB">
          <w:footerReference w:type="default" r:id="rId9"/>
          <w:pgSz w:w="11906" w:h="16838"/>
          <w:pgMar w:top="1418" w:right="1440" w:bottom="1418" w:left="1440" w:header="708" w:footer="708" w:gutter="0"/>
          <w:cols w:space="708"/>
          <w:docGrid w:linePitch="360"/>
        </w:sectPr>
      </w:pPr>
      <w:r w:rsidRPr="00F27384">
        <w:rPr>
          <w:b/>
        </w:rPr>
        <w:t>SHORT TITLE:</w:t>
      </w:r>
      <w:r>
        <w:t xml:space="preserve"> Estimation of pre-pregnancy weight</w:t>
      </w:r>
      <w:r>
        <w:rPr>
          <w:rFonts w:cs="Arial"/>
          <w:b/>
        </w:rPr>
        <w:t xml:space="preserve"> </w:t>
      </w:r>
    </w:p>
    <w:p w14:paraId="665FB277" w14:textId="691F4334" w:rsidR="00DA06EF" w:rsidRDefault="00792A15" w:rsidP="005813A5">
      <w:pPr>
        <w:spacing w:line="480" w:lineRule="auto"/>
        <w:rPr>
          <w:b/>
        </w:rPr>
      </w:pPr>
      <w:r w:rsidRPr="002121BE">
        <w:rPr>
          <w:b/>
        </w:rPr>
        <w:lastRenderedPageBreak/>
        <w:t>ABSTRACT</w:t>
      </w:r>
    </w:p>
    <w:p w14:paraId="0B2EB1A6" w14:textId="2AEB8E02" w:rsidR="00C82DE6" w:rsidRDefault="00647D1B" w:rsidP="006278DD">
      <w:pPr>
        <w:spacing w:line="480" w:lineRule="auto"/>
        <w:rPr>
          <w:rFonts w:cs="Arial"/>
        </w:rPr>
      </w:pPr>
      <w:r>
        <w:t>E</w:t>
      </w:r>
      <w:r w:rsidR="004F1496">
        <w:t xml:space="preserve">stimation of pre-pregnancy weight is </w:t>
      </w:r>
      <w:r w:rsidR="00EB7DC5">
        <w:t>difficult</w:t>
      </w:r>
      <w:r w:rsidR="004F1496">
        <w:t xml:space="preserve"> </w:t>
      </w:r>
      <w:r w:rsidR="00FD71CC">
        <w:t>because</w:t>
      </w:r>
      <w:r w:rsidR="004F1496">
        <w:t xml:space="preserve"> measurements taken before</w:t>
      </w:r>
      <w:r>
        <w:t xml:space="preserve"> pregnancy are rarely available</w:t>
      </w:r>
      <w:r w:rsidR="00CF2AC7">
        <w:t>.</w:t>
      </w:r>
      <w:r w:rsidR="004F1496">
        <w:t xml:space="preserve"> </w:t>
      </w:r>
      <w:r w:rsidR="00E91464" w:rsidRPr="002362FC">
        <w:t>N</w:t>
      </w:r>
      <w:r w:rsidR="00E5217D" w:rsidRPr="002362FC">
        <w:t xml:space="preserve">o studies have compared </w:t>
      </w:r>
      <w:r w:rsidR="00CF2AC7">
        <w:t>various</w:t>
      </w:r>
      <w:r w:rsidR="00E5217D" w:rsidRPr="002362FC">
        <w:t xml:space="preserve"> </w:t>
      </w:r>
      <w:r w:rsidR="00E91464" w:rsidRPr="002362FC">
        <w:t xml:space="preserve">‘proxy’ </w:t>
      </w:r>
      <w:r w:rsidR="00E5217D" w:rsidRPr="002362FC">
        <w:t xml:space="preserve">measures </w:t>
      </w:r>
      <w:r w:rsidR="00F27F09">
        <w:t>using recalled weight</w:t>
      </w:r>
      <w:r w:rsidR="00CF2AC7">
        <w:t xml:space="preserve"> or </w:t>
      </w:r>
      <w:r w:rsidR="00F27F09">
        <w:t>based on early pregnancy weight</w:t>
      </w:r>
      <w:r w:rsidR="00CF2AC7">
        <w:t xml:space="preserve"> </w:t>
      </w:r>
      <w:r w:rsidR="004F1496" w:rsidRPr="002362FC">
        <w:t>with actual</w:t>
      </w:r>
      <w:r w:rsidR="00155EE1">
        <w:t xml:space="preserve"> </w:t>
      </w:r>
      <w:r w:rsidR="004F1496" w:rsidRPr="002362FC">
        <w:t>measurements of pre-pregnancy weight</w:t>
      </w:r>
      <w:r w:rsidR="00050618">
        <w:t>.</w:t>
      </w:r>
      <w:r w:rsidR="00E91464">
        <w:t xml:space="preserve"> </w:t>
      </w:r>
      <w:r w:rsidR="00E5217D">
        <w:rPr>
          <w:rFonts w:cs="Arial"/>
        </w:rPr>
        <w:t>T</w:t>
      </w:r>
      <w:r w:rsidR="00E5217D" w:rsidRPr="00D555C9">
        <w:rPr>
          <w:rFonts w:cs="Arial"/>
        </w:rPr>
        <w:t>he S</w:t>
      </w:r>
      <w:r w:rsidR="00E5217D">
        <w:rPr>
          <w:rFonts w:cs="Arial"/>
        </w:rPr>
        <w:t xml:space="preserve">outhampton Women’s Survey </w:t>
      </w:r>
      <w:r w:rsidR="00050618">
        <w:rPr>
          <w:rFonts w:cs="Arial"/>
        </w:rPr>
        <w:t xml:space="preserve">(SWS) </w:t>
      </w:r>
      <w:r w:rsidR="00E5217D">
        <w:rPr>
          <w:rFonts w:cs="Arial"/>
        </w:rPr>
        <w:t xml:space="preserve">recruited </w:t>
      </w:r>
      <w:r w:rsidR="00E5217D" w:rsidRPr="00D555C9">
        <w:rPr>
          <w:rFonts w:cs="Arial"/>
        </w:rPr>
        <w:t xml:space="preserve">women </w:t>
      </w:r>
      <w:r w:rsidR="007324AD">
        <w:rPr>
          <w:rFonts w:cs="Arial"/>
        </w:rPr>
        <w:t xml:space="preserve">during 1998-2002 </w:t>
      </w:r>
      <w:r w:rsidR="002B0C31">
        <w:rPr>
          <w:rFonts w:cs="Arial"/>
        </w:rPr>
        <w:t>who were</w:t>
      </w:r>
      <w:r w:rsidR="00E5217D" w:rsidRPr="00D555C9">
        <w:rPr>
          <w:rFonts w:cs="Arial"/>
        </w:rPr>
        <w:t xml:space="preserve"> not pregnant</w:t>
      </w:r>
      <w:r w:rsidR="00E5217D">
        <w:rPr>
          <w:rFonts w:cs="Arial"/>
        </w:rPr>
        <w:t>.</w:t>
      </w:r>
      <w:r w:rsidR="00E5217D" w:rsidRPr="00D555C9">
        <w:rPr>
          <w:rFonts w:cs="Arial"/>
        </w:rPr>
        <w:t xml:space="preserve"> </w:t>
      </w:r>
      <w:r w:rsidR="004F1496">
        <w:rPr>
          <w:rFonts w:cs="Arial"/>
        </w:rPr>
        <w:t>Data on</w:t>
      </w:r>
      <w:r w:rsidR="00E91464">
        <w:rPr>
          <w:rFonts w:cs="Arial"/>
        </w:rPr>
        <w:t xml:space="preserve"> </w:t>
      </w:r>
      <w:r w:rsidR="00E5217D" w:rsidRPr="00D555C9">
        <w:rPr>
          <w:rFonts w:cs="Arial"/>
        </w:rPr>
        <w:t xml:space="preserve">198 women </w:t>
      </w:r>
      <w:r w:rsidR="00050618">
        <w:rPr>
          <w:rFonts w:cs="Arial"/>
        </w:rPr>
        <w:t>with</w:t>
      </w:r>
      <w:r w:rsidR="00C231A2" w:rsidRPr="00D555C9">
        <w:rPr>
          <w:rFonts w:cs="Arial"/>
        </w:rPr>
        <w:t xml:space="preserve"> </w:t>
      </w:r>
      <w:r w:rsidR="00E5217D" w:rsidRPr="00D555C9">
        <w:rPr>
          <w:rFonts w:cs="Arial"/>
        </w:rPr>
        <w:t>an estimated date of conception wit</w:t>
      </w:r>
      <w:r w:rsidR="00E5217D">
        <w:rPr>
          <w:rFonts w:cs="Arial"/>
        </w:rPr>
        <w:t xml:space="preserve">hin three months of recruitment </w:t>
      </w:r>
      <w:r w:rsidR="004F1496">
        <w:rPr>
          <w:rFonts w:cs="Arial"/>
        </w:rPr>
        <w:t xml:space="preserve">were </w:t>
      </w:r>
      <w:r>
        <w:rPr>
          <w:rFonts w:cs="Arial"/>
        </w:rPr>
        <w:t>analysed</w:t>
      </w:r>
      <w:r w:rsidR="00E5217D">
        <w:rPr>
          <w:rFonts w:cs="Arial"/>
        </w:rPr>
        <w:t xml:space="preserve">. </w:t>
      </w:r>
      <w:r w:rsidR="00050618">
        <w:rPr>
          <w:rFonts w:cs="Arial"/>
        </w:rPr>
        <w:t xml:space="preserve">Three proxy measures were considered: </w:t>
      </w:r>
      <w:r w:rsidR="00050618" w:rsidRPr="00D555C9">
        <w:rPr>
          <w:rFonts w:cs="Arial"/>
        </w:rPr>
        <w:t>(1) recall</w:t>
      </w:r>
      <w:r w:rsidR="00050618">
        <w:rPr>
          <w:rFonts w:cs="Arial"/>
        </w:rPr>
        <w:t>ed</w:t>
      </w:r>
      <w:r w:rsidR="00050618" w:rsidRPr="00D555C9">
        <w:rPr>
          <w:rFonts w:cs="Arial"/>
        </w:rPr>
        <w:t xml:space="preserve"> pre-pregnancy weight </w:t>
      </w:r>
      <w:r w:rsidR="00050618">
        <w:rPr>
          <w:rFonts w:cs="Arial"/>
        </w:rPr>
        <w:t xml:space="preserve">obtained </w:t>
      </w:r>
      <w:r w:rsidR="00050618" w:rsidRPr="00D555C9">
        <w:rPr>
          <w:rFonts w:cs="Arial"/>
        </w:rPr>
        <w:t>during early pregnancy</w:t>
      </w:r>
      <w:r w:rsidR="00B038CC">
        <w:rPr>
          <w:rFonts w:cs="Arial"/>
        </w:rPr>
        <w:t>,</w:t>
      </w:r>
      <w:r w:rsidR="00050618" w:rsidRPr="00D555C9">
        <w:rPr>
          <w:rFonts w:cs="Arial"/>
        </w:rPr>
        <w:t xml:space="preserve"> (2) measured weight in early pregnancy</w:t>
      </w:r>
      <w:r w:rsidR="00050618">
        <w:rPr>
          <w:rFonts w:cs="Arial"/>
        </w:rPr>
        <w:t xml:space="preserve"> and (3) estimated pre-pregnancy weight </w:t>
      </w:r>
      <w:r w:rsidR="006278DD">
        <w:rPr>
          <w:rFonts w:cs="Arial"/>
        </w:rPr>
        <w:t>using a published model</w:t>
      </w:r>
      <w:r w:rsidR="00050618">
        <w:rPr>
          <w:rFonts w:cs="Arial"/>
        </w:rPr>
        <w:t xml:space="preserve">. </w:t>
      </w:r>
      <w:r w:rsidR="00E5217D">
        <w:rPr>
          <w:rFonts w:cs="Arial"/>
          <w:color w:val="000000"/>
        </w:rPr>
        <w:t>Mean (SD) r</w:t>
      </w:r>
      <w:r w:rsidR="00E5217D" w:rsidRPr="00D555C9">
        <w:rPr>
          <w:rFonts w:cs="Arial"/>
          <w:color w:val="000000"/>
        </w:rPr>
        <w:t>ecalled we</w:t>
      </w:r>
      <w:r w:rsidR="00E5217D">
        <w:rPr>
          <w:rFonts w:cs="Arial"/>
          <w:color w:val="000000"/>
        </w:rPr>
        <w:t xml:space="preserve">ight was 1.65 (3.03) kg </w:t>
      </w:r>
      <w:r w:rsidR="00E5217D" w:rsidRPr="00D555C9">
        <w:rPr>
          <w:rFonts w:cs="Arial"/>
          <w:color w:val="000000"/>
        </w:rPr>
        <w:t xml:space="preserve">lighter than measured pre-pregnancy weight, while early pregnancy </w:t>
      </w:r>
      <w:r w:rsidR="004F1496">
        <w:rPr>
          <w:rFonts w:cs="Arial"/>
          <w:color w:val="000000"/>
        </w:rPr>
        <w:t xml:space="preserve">weight </w:t>
      </w:r>
      <w:r w:rsidR="00DB517C">
        <w:rPr>
          <w:rFonts w:cs="Arial"/>
          <w:color w:val="000000"/>
        </w:rPr>
        <w:t>and weights from the published model were</w:t>
      </w:r>
      <w:r w:rsidR="00E5217D" w:rsidRPr="00D555C9">
        <w:rPr>
          <w:rFonts w:cs="Arial"/>
          <w:color w:val="000000"/>
        </w:rPr>
        <w:t xml:space="preserve"> 0.8</w:t>
      </w:r>
      <w:r w:rsidR="00E5217D">
        <w:rPr>
          <w:rFonts w:cs="Arial"/>
          <w:color w:val="000000"/>
        </w:rPr>
        <w:t xml:space="preserve">8 (2.34) </w:t>
      </w:r>
      <w:r w:rsidR="00E5217D" w:rsidRPr="00D555C9">
        <w:rPr>
          <w:rFonts w:cs="Arial"/>
          <w:color w:val="000000"/>
        </w:rPr>
        <w:t>kg</w:t>
      </w:r>
      <w:r w:rsidR="00E5217D">
        <w:rPr>
          <w:rFonts w:cs="Arial"/>
          <w:color w:val="000000"/>
        </w:rPr>
        <w:t xml:space="preserve"> </w:t>
      </w:r>
      <w:r w:rsidR="00DB517C">
        <w:rPr>
          <w:rFonts w:cs="Arial"/>
          <w:color w:val="000000"/>
        </w:rPr>
        <w:t xml:space="preserve">and 0.88 (2.33) kg </w:t>
      </w:r>
      <w:r w:rsidR="007B5DBA">
        <w:rPr>
          <w:rFonts w:cs="Arial"/>
          <w:color w:val="000000"/>
        </w:rPr>
        <w:t>heavier</w:t>
      </w:r>
      <w:r w:rsidR="00F27F09">
        <w:rPr>
          <w:rFonts w:cs="Arial"/>
          <w:color w:val="000000"/>
        </w:rPr>
        <w:t>,</w:t>
      </w:r>
      <w:r w:rsidR="00DB517C">
        <w:rPr>
          <w:rFonts w:cs="Arial"/>
          <w:color w:val="000000"/>
        </w:rPr>
        <w:t xml:space="preserve"> respectively</w:t>
      </w:r>
      <w:r w:rsidR="00E5217D" w:rsidRPr="00D555C9">
        <w:rPr>
          <w:rFonts w:cs="Arial"/>
          <w:color w:val="000000"/>
        </w:rPr>
        <w:t xml:space="preserve">. The </w:t>
      </w:r>
      <w:r w:rsidR="00B038CC">
        <w:rPr>
          <w:rFonts w:cs="Arial"/>
          <w:color w:val="000000"/>
        </w:rPr>
        <w:t xml:space="preserve">Bland-Altman </w:t>
      </w:r>
      <w:r w:rsidR="00E5217D" w:rsidRPr="00D555C9">
        <w:rPr>
          <w:rFonts w:cs="Arial"/>
          <w:color w:val="000000"/>
        </w:rPr>
        <w:t xml:space="preserve">limits of agreement for recalled weight were </w:t>
      </w:r>
      <w:r w:rsidR="00E5217D" w:rsidRPr="00D555C9">
        <w:rPr>
          <w:rFonts w:cs="Arial"/>
        </w:rPr>
        <w:t xml:space="preserve">-7.59 to 4.29 kg, wider than </w:t>
      </w:r>
      <w:r w:rsidR="00E5217D">
        <w:rPr>
          <w:rFonts w:cs="Arial"/>
        </w:rPr>
        <w:t xml:space="preserve">those </w:t>
      </w:r>
      <w:r w:rsidR="00E5217D" w:rsidRPr="00D555C9">
        <w:rPr>
          <w:rFonts w:cs="Arial"/>
        </w:rPr>
        <w:t>for the early pregnancy w</w:t>
      </w:r>
      <w:r w:rsidR="00E5217D">
        <w:rPr>
          <w:rFonts w:cs="Arial"/>
        </w:rPr>
        <w:t>eight: -3.71</w:t>
      </w:r>
      <w:r>
        <w:rPr>
          <w:rFonts w:cs="Arial"/>
        </w:rPr>
        <w:t xml:space="preserve"> to 5.47 kg</w:t>
      </w:r>
      <w:r w:rsidR="007324AD">
        <w:rPr>
          <w:rFonts w:cs="Arial"/>
        </w:rPr>
        <w:t xml:space="preserve"> and the published model</w:t>
      </w:r>
      <w:r w:rsidR="00DB517C">
        <w:rPr>
          <w:rFonts w:cs="Arial"/>
        </w:rPr>
        <w:t xml:space="preserve">: </w:t>
      </w:r>
      <w:r w:rsidR="00DB517C" w:rsidRPr="001B5D05">
        <w:rPr>
          <w:rFonts w:cs="Arial"/>
        </w:rPr>
        <w:t>-3.68</w:t>
      </w:r>
      <w:r w:rsidR="00DB517C">
        <w:rPr>
          <w:rFonts w:cs="Arial"/>
        </w:rPr>
        <w:t xml:space="preserve"> to </w:t>
      </w:r>
      <w:r w:rsidR="00DB517C" w:rsidRPr="001B5D05">
        <w:rPr>
          <w:rFonts w:cs="Arial"/>
        </w:rPr>
        <w:t>5.4</w:t>
      </w:r>
      <w:r w:rsidR="00DB517C">
        <w:rPr>
          <w:rFonts w:cs="Arial"/>
        </w:rPr>
        <w:t>5 kg</w:t>
      </w:r>
      <w:r>
        <w:rPr>
          <w:rFonts w:cs="Arial"/>
        </w:rPr>
        <w:t xml:space="preserve">. </w:t>
      </w:r>
      <w:r w:rsidR="00050618">
        <w:rPr>
          <w:rFonts w:cs="Arial"/>
        </w:rPr>
        <w:t xml:space="preserve">For estimating </w:t>
      </w:r>
      <w:r w:rsidR="007A1509">
        <w:rPr>
          <w:rFonts w:cs="Arial"/>
        </w:rPr>
        <w:t>pre-pregnancy weight</w:t>
      </w:r>
      <w:r w:rsidR="002B0C31">
        <w:rPr>
          <w:rFonts w:cs="Arial"/>
        </w:rPr>
        <w:t>,</w:t>
      </w:r>
      <w:r w:rsidR="007A1509">
        <w:rPr>
          <w:rFonts w:cs="Arial"/>
        </w:rPr>
        <w:t xml:space="preserve"> w</w:t>
      </w:r>
      <w:r>
        <w:rPr>
          <w:rFonts w:cs="Arial"/>
        </w:rPr>
        <w:t xml:space="preserve">e recommend subtraction of </w:t>
      </w:r>
      <w:r w:rsidR="00DB517C">
        <w:rPr>
          <w:rFonts w:cs="Arial"/>
        </w:rPr>
        <w:t>0.88</w:t>
      </w:r>
      <w:r>
        <w:rPr>
          <w:rFonts w:cs="Arial"/>
        </w:rPr>
        <w:t xml:space="preserve"> kg from early pregnancy weight </w:t>
      </w:r>
      <w:r w:rsidR="00DB517C">
        <w:rPr>
          <w:rFonts w:cs="Arial"/>
        </w:rPr>
        <w:t xml:space="preserve">or the published model, </w:t>
      </w:r>
      <w:r>
        <w:rPr>
          <w:rFonts w:cs="Arial"/>
        </w:rPr>
        <w:t>or</w:t>
      </w:r>
      <w:r w:rsidR="007A1509" w:rsidRPr="007A1509">
        <w:rPr>
          <w:rFonts w:cs="Arial"/>
        </w:rPr>
        <w:t xml:space="preserve"> </w:t>
      </w:r>
      <w:r w:rsidR="007A1509">
        <w:rPr>
          <w:rFonts w:cs="Arial"/>
        </w:rPr>
        <w:t>addition of 1.</w:t>
      </w:r>
      <w:r w:rsidR="00DB517C">
        <w:rPr>
          <w:rFonts w:cs="Arial"/>
        </w:rPr>
        <w:t>6</w:t>
      </w:r>
      <w:r w:rsidR="007A1509">
        <w:rPr>
          <w:rFonts w:cs="Arial"/>
        </w:rPr>
        <w:t>5 kg to</w:t>
      </w:r>
      <w:r>
        <w:rPr>
          <w:rFonts w:cs="Arial"/>
        </w:rPr>
        <w:t xml:space="preserve"> recalled weight</w:t>
      </w:r>
      <w:r w:rsidR="00C50BC7">
        <w:rPr>
          <w:rFonts w:cs="Arial"/>
        </w:rPr>
        <w:t xml:space="preserve">. </w:t>
      </w:r>
      <w:r w:rsidR="00DB517C">
        <w:rPr>
          <w:rFonts w:cs="Arial"/>
        </w:rPr>
        <w:t>Estimates of pre-pregnancy BMI and gestational weight gain categories were very similar when using early pregnancy and</w:t>
      </w:r>
      <w:r w:rsidR="00F27F09">
        <w:rPr>
          <w:rFonts w:cs="Arial"/>
        </w:rPr>
        <w:t xml:space="preserve"> published model weights </w:t>
      </w:r>
      <w:r w:rsidR="00DB517C">
        <w:rPr>
          <w:rFonts w:cs="Arial"/>
        </w:rPr>
        <w:t>but the</w:t>
      </w:r>
      <w:r w:rsidR="00CF2AC7">
        <w:rPr>
          <w:rFonts w:cs="Arial"/>
        </w:rPr>
        <w:t>y</w:t>
      </w:r>
      <w:r w:rsidR="00DB517C">
        <w:rPr>
          <w:rFonts w:cs="Arial"/>
        </w:rPr>
        <w:t xml:space="preserve"> differed f</w:t>
      </w:r>
      <w:r w:rsidR="00F27F09">
        <w:rPr>
          <w:rFonts w:cs="Arial"/>
        </w:rPr>
        <w:t>rom those using recalled weight</w:t>
      </w:r>
      <w:r w:rsidR="00DB517C">
        <w:rPr>
          <w:rFonts w:cs="Arial"/>
        </w:rPr>
        <w:t>.</w:t>
      </w:r>
      <w:r w:rsidR="00B038CC">
        <w:rPr>
          <w:rFonts w:cs="Arial"/>
        </w:rPr>
        <w:t xml:space="preserve"> </w:t>
      </w:r>
      <w:r w:rsidR="007A1509">
        <w:rPr>
          <w:rFonts w:cs="Arial"/>
        </w:rPr>
        <w:t xml:space="preserve">Our findings indicate that calculations </w:t>
      </w:r>
      <w:r w:rsidR="007A1509" w:rsidRPr="007A1509">
        <w:rPr>
          <w:rFonts w:cs="Arial"/>
        </w:rPr>
        <w:t xml:space="preserve">of first trimester weight gain </w:t>
      </w:r>
      <w:r w:rsidR="007A1509">
        <w:rPr>
          <w:rFonts w:cs="Arial"/>
        </w:rPr>
        <w:t xml:space="preserve">using </w:t>
      </w:r>
      <w:r w:rsidR="00B038CC">
        <w:rPr>
          <w:rFonts w:cs="Arial"/>
        </w:rPr>
        <w:t>recalled</w:t>
      </w:r>
      <w:r w:rsidR="007A1509">
        <w:rPr>
          <w:rFonts w:cs="Arial"/>
        </w:rPr>
        <w:t xml:space="preserve"> weight</w:t>
      </w:r>
      <w:r w:rsidR="007A1509" w:rsidRPr="007A1509">
        <w:rPr>
          <w:rFonts w:cs="Arial"/>
        </w:rPr>
        <w:t xml:space="preserve"> must be treated cautiously</w:t>
      </w:r>
      <w:r w:rsidR="00B038CC">
        <w:rPr>
          <w:rFonts w:cs="Arial"/>
        </w:rPr>
        <w:t>,</w:t>
      </w:r>
      <w:r w:rsidR="007A1509">
        <w:rPr>
          <w:rFonts w:cs="Arial"/>
        </w:rPr>
        <w:t xml:space="preserve"> and a </w:t>
      </w:r>
      <w:r w:rsidR="007A1509" w:rsidRPr="00D555C9">
        <w:rPr>
          <w:rFonts w:cs="Arial"/>
        </w:rPr>
        <w:t>measured weight</w:t>
      </w:r>
      <w:r w:rsidR="007A1509">
        <w:rPr>
          <w:rFonts w:cs="Arial"/>
        </w:rPr>
        <w:t xml:space="preserve"> in early pregnancy </w:t>
      </w:r>
      <w:r w:rsidR="00B038CC">
        <w:rPr>
          <w:rFonts w:cs="Arial"/>
        </w:rPr>
        <w:t>provides</w:t>
      </w:r>
      <w:r w:rsidR="007A1509" w:rsidRPr="00D555C9">
        <w:rPr>
          <w:rFonts w:cs="Arial"/>
        </w:rPr>
        <w:t xml:space="preserve"> a </w:t>
      </w:r>
      <w:r w:rsidR="00155EE1">
        <w:rPr>
          <w:rFonts w:cs="Arial"/>
        </w:rPr>
        <w:t xml:space="preserve">more </w:t>
      </w:r>
      <w:r w:rsidR="00CF2AC7">
        <w:rPr>
          <w:rFonts w:cs="Arial"/>
        </w:rPr>
        <w:t>precise</w:t>
      </w:r>
      <w:r w:rsidR="00CF2AC7" w:rsidRPr="00D555C9">
        <w:rPr>
          <w:rFonts w:cs="Arial"/>
        </w:rPr>
        <w:t xml:space="preserve"> </w:t>
      </w:r>
      <w:r w:rsidR="007A1509" w:rsidRPr="00D555C9">
        <w:rPr>
          <w:rFonts w:cs="Arial"/>
        </w:rPr>
        <w:t>assessment of pre-pregnancy weight than recalled weight</w:t>
      </w:r>
      <w:r w:rsidR="007A1509">
        <w:rPr>
          <w:rFonts w:cs="Arial"/>
        </w:rPr>
        <w:t>.</w:t>
      </w:r>
      <w:r w:rsidR="00D27842">
        <w:rPr>
          <w:rFonts w:cs="Arial"/>
        </w:rPr>
        <w:t xml:space="preserve"> </w:t>
      </w:r>
    </w:p>
    <w:p w14:paraId="6FEA357C" w14:textId="77777777" w:rsidR="002121BE" w:rsidRDefault="002121BE" w:rsidP="00C82DE6">
      <w:pPr>
        <w:spacing w:line="480" w:lineRule="auto"/>
        <w:rPr>
          <w:rFonts w:cs="Arial"/>
          <w:b/>
        </w:rPr>
      </w:pPr>
    </w:p>
    <w:p w14:paraId="1A16F0A4" w14:textId="3038037A" w:rsidR="00B16F40" w:rsidRDefault="00F27384" w:rsidP="00C82DE6">
      <w:pPr>
        <w:spacing w:line="480" w:lineRule="auto"/>
        <w:rPr>
          <w:rFonts w:cs="Arial"/>
        </w:rPr>
      </w:pPr>
      <w:r w:rsidRPr="00B16F40">
        <w:rPr>
          <w:rFonts w:cs="Arial"/>
          <w:b/>
        </w:rPr>
        <w:t>KEYWORDS</w:t>
      </w:r>
      <w:r w:rsidR="004F1496">
        <w:rPr>
          <w:rFonts w:cs="Arial"/>
          <w:b/>
        </w:rPr>
        <w:t xml:space="preserve">: </w:t>
      </w:r>
      <w:r>
        <w:rPr>
          <w:rFonts w:cs="Arial"/>
        </w:rPr>
        <w:t>Preconception; Pregnancy; Weight; Bland-Altman; Longitudinal; Obstetrics.</w:t>
      </w:r>
      <w:r w:rsidR="00C82DE6">
        <w:rPr>
          <w:rFonts w:cs="Arial"/>
        </w:rPr>
        <w:t xml:space="preserve"> </w:t>
      </w:r>
      <w:r w:rsidR="00B16F40">
        <w:rPr>
          <w:rFonts w:cs="Arial"/>
        </w:rPr>
        <w:br w:type="page"/>
      </w:r>
    </w:p>
    <w:p w14:paraId="1D63BB44" w14:textId="775C2019" w:rsidR="004F2A24" w:rsidRPr="002514C2" w:rsidRDefault="004F2A24" w:rsidP="004F2A24">
      <w:pPr>
        <w:spacing w:line="480" w:lineRule="auto"/>
        <w:rPr>
          <w:b/>
        </w:rPr>
      </w:pPr>
      <w:r w:rsidRPr="002514C2">
        <w:rPr>
          <w:b/>
        </w:rPr>
        <w:lastRenderedPageBreak/>
        <w:t>INTRODUCTION</w:t>
      </w:r>
    </w:p>
    <w:p w14:paraId="1613DC53" w14:textId="42ABA92F" w:rsidR="004F2A24" w:rsidRDefault="004F2A24" w:rsidP="004F2A24">
      <w:pPr>
        <w:spacing w:line="480" w:lineRule="auto"/>
        <w:ind w:firstLine="720"/>
      </w:pPr>
      <w:r>
        <w:t>As prevalence rates of overweight and obesity have risen, there has been an increasing focus on maternal pre-p</w:t>
      </w:r>
      <w:r w:rsidR="002B0C31">
        <w:t>regnancy overweight and obesity</w:t>
      </w:r>
      <w:r>
        <w:t xml:space="preserve"> and ex</w:t>
      </w:r>
      <w:r w:rsidR="002B0C31">
        <w:t>cessive gestational weight gain</w:t>
      </w:r>
      <w:r>
        <w:t xml:space="preserve"> in relation both to the effects on women themselves and their children.</w:t>
      </w:r>
      <w:r>
        <w:fldChar w:fldCharType="begin">
          <w:fldData xml:space="preserve">PEVuZE5vdGU+PENpdGU+PEF1dGhvcj5Qb3N0b248L0F1dGhvcj48WWVhcj4yMDE2PC9ZZWFyPjxS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EwMjUtMTAzNjwvcGFnZXM+PHZvbHVtZT40PC92b2x1bWU+PG51bWJlcj4xMjwvbnVtYmVy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=
</w:fldData>
        </w:fldChar>
      </w:r>
      <w:r w:rsidR="00254DBA">
        <w:instrText xml:space="preserve"> ADDIN EN.CITE </w:instrText>
      </w:r>
      <w:r w:rsidR="00254DBA">
        <w:fldChar w:fldCharType="begin">
          <w:fldData xml:space="preserve">PEVuZE5vdGU+PENpdGU+PEF1dGhvcj5Qb3N0b248L0F1dGhvcj48WWVhcj4yMDE2PC9ZZWFyPjxS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=
</w:fldData>
        </w:fldChar>
      </w:r>
      <w:r w:rsidR="00254DBA">
        <w:instrText xml:space="preserve"> ADDIN EN.CITE.DATA </w:instrText>
      </w:r>
      <w:r w:rsidR="00254DBA">
        <w:fldChar w:fldCharType="end"/>
      </w:r>
      <w:r>
        <w:fldChar w:fldCharType="separate"/>
      </w:r>
      <w:r w:rsidR="00254DBA" w:rsidRPr="00254DBA">
        <w:rPr>
          <w:noProof/>
          <w:vertAlign w:val="superscript"/>
        </w:rPr>
        <w:t>1, 2</w:t>
      </w:r>
      <w:r>
        <w:fldChar w:fldCharType="end"/>
      </w:r>
      <w:r>
        <w:t xml:space="preserve"> Clinically, there is concern about women entering pregnancy </w:t>
      </w:r>
      <w:r w:rsidR="006C5786">
        <w:t>affected by</w:t>
      </w:r>
      <w:r w:rsidR="00F05880">
        <w:t xml:space="preserve"> </w:t>
      </w:r>
      <w:r>
        <w:t xml:space="preserve">overweight or </w:t>
      </w:r>
      <w:r w:rsidR="00CF09A6">
        <w:t>obesity</w:t>
      </w:r>
      <w:r>
        <w:t>, not least in relation to the associated risks of gestational diabetes and poor birth outcomes.</w:t>
      </w:r>
      <w:r>
        <w:fldChar w:fldCharType="begin">
          <w:fldData xml:space="preserve">PEVuZE5vdGU+PENpdGU+PEF1dGhvcj5Qb3N0b248L0F1dGhvcj48WWVhcj4yMDE2PC9ZZWFyPjxS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</w:fldData>
        </w:fldChar>
      </w:r>
      <w:r w:rsidR="00254DBA">
        <w:instrText xml:space="preserve"> ADDIN EN.CITE </w:instrText>
      </w:r>
      <w:r w:rsidR="00254DBA">
        <w:fldChar w:fldCharType="begin">
          <w:fldData xml:space="preserve">PEVuZE5vdGU+PENpdGU+PEF1dGhvcj5Qb3N0b248L0F1dGhvcj48WWVhcj4yMDE2PC9ZZWFyPjxS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</w:fldData>
        </w:fldChar>
      </w:r>
      <w:r w:rsidR="00254DBA">
        <w:instrText xml:space="preserve"> ADDIN EN.CITE.DATA </w:instrText>
      </w:r>
      <w:r w:rsidR="00254DBA">
        <w:fldChar w:fldCharType="end"/>
      </w:r>
      <w:r>
        <w:fldChar w:fldCharType="separate"/>
      </w:r>
      <w:r w:rsidR="00254DBA" w:rsidRPr="00254DBA">
        <w:rPr>
          <w:noProof/>
          <w:vertAlign w:val="superscript"/>
        </w:rPr>
        <w:t>1</w:t>
      </w:r>
      <w:r>
        <w:fldChar w:fldCharType="end"/>
      </w:r>
      <w:r>
        <w:t xml:space="preserve"> Many cohort studies and trials have assessed pre-pregnancy body composition and gestational weight gain and related them to outcomes in women, such as gestational diabetes and weight retention, birth outcomes, and childhood health, body composition</w:t>
      </w:r>
      <w:r w:rsidR="002E44CD">
        <w:t>, temperament</w:t>
      </w:r>
      <w:r w:rsidR="0008713D">
        <w:t>, mental health</w:t>
      </w:r>
      <w:r>
        <w:t xml:space="preserve"> and educational attainment.</w:t>
      </w:r>
      <w:r>
        <w:fldChar w:fldCharType="begin">
          <w:fldData xml:space="preserve">ZXJpb2RpY2FsPjxhbHQtcGVyaW9kaWNhbD48ZnVsbC10aXRsZT5KQU1BPC9mdWxsLXRpdGxlPjwv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hdCBNdW5jaGVuLCBNdW5pY2gsIEdlcm1hbnkuJiN4
RDtJQi1TYWx1dCwgQXJlYSBkZSBTYWx1dCBkZSBNZW5vcmNhLCBQYWxt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U2xvdmFrIFJlcHVibGljLiYjeEQ7Q2hpbGQgSGVh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</w:fldData>
        </w:fldChar>
      </w:r>
      <w:r w:rsidR="0008713D">
        <w:instrText xml:space="preserve"> ADDIN EN.CITE </w:instrText>
      </w:r>
      <w:r w:rsidR="0008713D">
        <w:fldChar w:fldCharType="begin">
          <w:fldData xml:space="preserve">PEVuZE5vdGU+PENpdGU+PEF1dGhvcj5EaW91ZjwvQXV0aG9yPjxZZWFyPjIwMTE8L1llYXI+PFJl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YxNjI3PC9wYWdlcz48dm9sdW1lPjg8L3ZvbHVtZT48bnVt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U1Ny02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==
</w:fldData>
        </w:fldChar>
      </w:r>
      <w:r w:rsidR="0008713D">
        <w:instrText xml:space="preserve"> ADDIN EN.CITE.DATA </w:instrText>
      </w:r>
      <w:r w:rsidR="0008713D">
        <w:fldChar w:fldCharType="end"/>
      </w:r>
      <w:r w:rsidR="0008713D">
        <w:fldChar w:fldCharType="begin">
          <w:fldData xml:space="preserve">b3I+PGF1dGhvcj5NYWtlbGEsIEouPC9hdXRob3I+PGF1dGhvcj5NYW5pb3MsIFkuPC9hdXRob3I+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1lZGljYWwgU2Nob29sLCBUaGUgVW5pdmVyc2l0eSBvZiBXZXN0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cm5vdmVjLCBULjwvYXV0aG9yPjxh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1Jlc2VhcmNoIEluc3RpdHV0ZSwgRGVwYXJ0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==
</w:fldData>
        </w:fldChar>
      </w:r>
      <w:r w:rsidR="0008713D">
        <w:instrText xml:space="preserve"> ADDIN EN.CITE.DATA </w:instrText>
      </w:r>
      <w:r w:rsidR="0008713D">
        <w:fldChar w:fldCharType="end"/>
      </w:r>
      <w:r w:rsidR="0008713D">
        <w:fldChar w:fldCharType="begin">
          <w:fldData xml:space="preserve">ZXJpb2RpY2FsPjxhbHQtcGVyaW9kaWNhbD48ZnVsbC10aXRsZT5KQU1BPC9mdWxsLXRpdGxlPjwv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</w:fldData>
        </w:fldChar>
      </w:r>
      <w:r w:rsidR="0008713D">
        <w:instrText xml:space="preserve"> ADDIN EN.CITE.DATA </w:instrText>
      </w:r>
      <w:r w:rsidR="0008713D">
        <w:fldChar w:fldCharType="end"/>
      </w:r>
      <w:r>
        <w:fldChar w:fldCharType="separate"/>
      </w:r>
      <w:r w:rsidR="0008713D" w:rsidRPr="0008713D">
        <w:rPr>
          <w:noProof/>
          <w:vertAlign w:val="superscript"/>
        </w:rPr>
        <w:t>3-16</w:t>
      </w:r>
      <w:r>
        <w:fldChar w:fldCharType="end"/>
      </w:r>
      <w:r>
        <w:t xml:space="preserve"> Additionally, influences on gestational weight gain itself have been investigated</w:t>
      </w:r>
      <w:r w:rsidR="002E44CD">
        <w:t>, and interventions conducted to try to reduce it</w:t>
      </w:r>
      <w:r>
        <w:t>.</w:t>
      </w:r>
      <w:r>
        <w:fldChar w:fldCharType="begin">
          <w:fldData xml:space="preserve">PEVuZE5vdGU+PENpdGU+PEF1dGhvcj5Ib2xvd2tvPC9BdXRob3I+PFllYXI+MjAxNTwvWWVhcj48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</w:fldData>
        </w:fldChar>
      </w:r>
      <w:r w:rsidR="0008713D">
        <w:instrText xml:space="preserve"> ADDIN EN.CITE </w:instrText>
      </w:r>
      <w:r w:rsidR="0008713D">
        <w:fldChar w:fldCharType="begin">
          <w:fldData xml:space="preserve">PEVuZE5vdGU+PENpdGU+PEF1dGhvcj5Ib2xvd2tvPC9BdXRob3I+PFllYXI+MjAxNTwvWWVhcj48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</w:fldData>
        </w:fldChar>
      </w:r>
      <w:r w:rsidR="0008713D">
        <w:instrText xml:space="preserve"> ADDIN EN.CITE.DATA </w:instrText>
      </w:r>
      <w:r w:rsidR="0008713D">
        <w:fldChar w:fldCharType="end"/>
      </w:r>
      <w:r>
        <w:fldChar w:fldCharType="separate"/>
      </w:r>
      <w:r w:rsidR="0008713D" w:rsidRPr="0008713D">
        <w:rPr>
          <w:noProof/>
          <w:vertAlign w:val="superscript"/>
        </w:rPr>
        <w:t>17-20</w:t>
      </w:r>
      <w:r>
        <w:fldChar w:fldCharType="end"/>
      </w:r>
      <w:r>
        <w:t xml:space="preserve"> </w:t>
      </w:r>
    </w:p>
    <w:p w14:paraId="12F80D9C" w14:textId="51D7E838" w:rsidR="004F2A24" w:rsidRDefault="004F2A24" w:rsidP="00966DE1">
      <w:pPr>
        <w:spacing w:line="480" w:lineRule="auto"/>
        <w:ind w:firstLine="720"/>
      </w:pPr>
      <w:r>
        <w:t>In 1990, the Institute of Medicine produced guidelines for weight gain during pregnancy,</w:t>
      </w:r>
      <w:r>
        <w:fldChar w:fldCharType="begin"/>
      </w:r>
      <w:r w:rsidR="0008713D">
        <w:instrText xml:space="preserve"> ADDIN EN.CITE &lt;EndNote&gt;&lt;Cite&gt;&lt;Author&gt;Committee on Nutritional Status During Pregnancy and Lactation&lt;/Author&gt;&lt;Year&gt;1990&lt;/Year&gt;&lt;RecNum&gt;5213&lt;/RecNum&gt;&lt;DisplayText&gt;&lt;style face="superscript"&gt;21&lt;/style&gt;&lt;/DisplayText&gt;&lt;record&gt;&lt;rec-number&gt;5213&lt;/rec-number&gt;&lt;foreign-keys&gt;&lt;key app="EN" db-id="zwff5drtqzs907eazd9vf02zxaf9rszpd9vw" timestamp="1433427844"&gt;5213&lt;/key&gt;&lt;/foreign-keys&gt;&lt;ref-type name="Report"&gt;27&lt;/ref-type&gt;&lt;contributors&gt;&lt;authors&gt;&lt;author&gt;Committee on Nutritional Status During Pregnancy and Lactation, &lt;/author&gt;&lt;/authors&gt;&lt;tertiary-authors&gt;&lt;author&gt;National Academies Press&lt;/author&gt;&lt;/tertiary-authors&gt;&lt;/contributors&gt;&lt;titles&gt;&lt;title&gt;Nutrition during pregnancy&lt;/title&gt;&lt;/titles&gt;&lt;dates&gt;&lt;year&gt;1990&lt;/year&gt;&lt;/dates&gt;&lt;pub-location&gt; Washington, D.C&lt;/pub-location&gt;&lt;publisher&gt;Institute of Medicine &lt;/publisher&gt;&lt;urls&gt;&lt;related-urls&gt;&lt;url&gt;http://www.nap.edu/download.php?record_id=1451&lt;/url&gt;&lt;/related-urls&gt;&lt;/urls&gt;&lt;/record&gt;&lt;/Cite&gt;&lt;/EndNote&gt;</w:instrText>
      </w:r>
      <w:r>
        <w:fldChar w:fldCharType="separate"/>
      </w:r>
      <w:r w:rsidR="0008713D" w:rsidRPr="0008713D">
        <w:rPr>
          <w:noProof/>
          <w:vertAlign w:val="superscript"/>
        </w:rPr>
        <w:t>21</w:t>
      </w:r>
      <w:r>
        <w:fldChar w:fldCharType="end"/>
      </w:r>
      <w:r>
        <w:t xml:space="preserve"> with the recommended amount of weight gain varying according to pre-pregnancy body mass index (BMI). These guidelines were revised in 2009,</w:t>
      </w:r>
      <w:r>
        <w:fldChar w:fldCharType="begin"/>
      </w:r>
      <w:r w:rsidR="0008713D">
        <w:instrText xml:space="preserve"> ADDIN EN.CITE &lt;EndNote&gt;&lt;Cite&gt;&lt;Author&gt;Rasmussen&lt;/Author&gt;&lt;Year&gt;2009&lt;/Year&gt;&lt;RecNum&gt;5212&lt;/RecNum&gt;&lt;DisplayText&gt;&lt;style face="superscript"&gt;22&lt;/style&gt;&lt;/DisplayText&gt;&lt;record&gt;&lt;rec-number&gt;5212&lt;/rec-number&gt;&lt;foreign-keys&gt;&lt;key app="EN" db-id="zwff5drtqzs907eazd9vf02zxaf9rszpd9vw" timestamp="1433417002"&gt;5212&lt;/key&gt;&lt;/foreign-keys&gt;&lt;ref-type name="Report"&gt;27&lt;/ref-type&gt;&lt;contributors&gt;&lt;authors&gt;&lt;author&gt;Rasmussen, K.M., &lt;/author&gt;&lt;author&gt;Yaktine, A.L.&lt;/author&gt;&lt;/authors&gt;&lt;secondary-authors&gt;&lt;/secondary-authors&gt;&lt;tertiary-authors&gt;&lt;author&gt;National Academies Press&lt;/author&gt;&lt;/tertiary-authors&gt;&lt;/contributors&gt;&lt;titles&gt;&lt;title&gt;Reexamining the guidelines. Weight gain during  pregnancy&lt;/title&gt;&lt;/titles&gt;&lt;dates&gt;&lt;year&gt;2009&lt;/year&gt;&lt;/dates&gt;&lt;pub-location&gt;Washington D.C.&lt;/pub-location&gt;&lt;publisher&gt;Institute of Medicine and National Research Council of the National Academies &lt;/publisher&gt;&lt;urls&gt;&lt;related-urls&gt;&lt;url&gt;http://www.nap.edu/download.php?record_id=12584&lt;/url&gt;&lt;/related-urls&gt;&lt;/urls&gt;&lt;/record&gt;&lt;/Cite&gt;&lt;/EndNote&gt;</w:instrText>
      </w:r>
      <w:r>
        <w:fldChar w:fldCharType="separate"/>
      </w:r>
      <w:r w:rsidR="0008713D" w:rsidRPr="0008713D">
        <w:rPr>
          <w:noProof/>
          <w:vertAlign w:val="superscript"/>
        </w:rPr>
        <w:t>22</w:t>
      </w:r>
      <w:r>
        <w:fldChar w:fldCharType="end"/>
      </w:r>
      <w:r>
        <w:t xml:space="preserve"> and are used widely in clinical practice and research for categorising </w:t>
      </w:r>
      <w:r w:rsidR="002B0C31">
        <w:t>gestational</w:t>
      </w:r>
      <w:r>
        <w:t xml:space="preserve"> weight gain as inadequate, adequate or excessive. The 1990 guidelines included guidance on assessment of gestational weight gain and recommended that pre-pregnancy weight is best determined from a weight measured at a recent preconceptional visit and that self-reported pre-pregnancy weights must be evaluated for plausibility and discarded if they are suspect. In the 2009 revision, it was noted that a pre-pregnancy measure was the ideal but that, practically, pre-pregnancy weight should be recalled at the first prenatal visit using a standardi</w:t>
      </w:r>
      <w:r w:rsidR="000A57ED">
        <w:t>s</w:t>
      </w:r>
      <w:r>
        <w:t xml:space="preserve">ed question. In reality, a measured pre-pregnancy weight is rarely available and, furthermore, a measured weight obtained too long before conception may differ from the woman’s actual weight in the </w:t>
      </w:r>
      <w:r>
        <w:lastRenderedPageBreak/>
        <w:t xml:space="preserve">periconceptional period. Clinically, most women are not weighed until already pregnant, and most research studies recruit participants during pregnancy or after the child’s birth. Generally, pre-pregnant weight is obtained by recall. </w:t>
      </w:r>
      <w:r w:rsidR="00537AD9">
        <w:t xml:space="preserve">More recently, </w:t>
      </w:r>
      <w:r w:rsidR="00966DE1">
        <w:t>gestational weight gain charts have been produced using data on more than 200,000 women in 33 cohorts from Europe, North America, and Oceania, but for almost all the women, pre-pregnancy weight was self-reported</w:t>
      </w:r>
      <w:r w:rsidR="002B0C31">
        <w:t xml:space="preserve"> during or after pregnancy</w:t>
      </w:r>
      <w:r w:rsidR="00966DE1">
        <w:t>.</w:t>
      </w:r>
      <w:r w:rsidR="00966DE1">
        <w:fldChar w:fldCharType="begin">
          <w:fldData xml:space="preserve">PEVuZE5vdGU+PENpdGU+PEF1dGhvcj5TYW50b3M8L0F1dGhvcj48WWVhcj4yMDE4PC9ZZWFyPjxS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nVza28sIFQuIEEuPC9hdXRob3I+PGF1dGhvcj5LYXJ2b25lbiwgQS4gTS48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cyBv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</w:fldData>
        </w:fldChar>
      </w:r>
      <w:r w:rsidR="0008713D">
        <w:instrText xml:space="preserve"> ADDIN EN.CITE </w:instrText>
      </w:r>
      <w:r w:rsidR="0008713D">
        <w:fldChar w:fldCharType="begin">
          <w:fldData xml:space="preserve">PEVuZE5vdGU+PENpdGU+PEF1dGhvcj5TYW50b3M8L0F1dGhvcj48WWVhcj4yMDE4PC9ZZWFyPjxS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nVza28sIFQuIEEuPC9hdXRob3I+PGF1dGhvcj5LYXJ2b25lbiwgQS4gTS48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cyBv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</w:fldData>
        </w:fldChar>
      </w:r>
      <w:r w:rsidR="0008713D">
        <w:instrText xml:space="preserve"> ADDIN EN.CITE.DATA </w:instrText>
      </w:r>
      <w:r w:rsidR="0008713D">
        <w:fldChar w:fldCharType="end"/>
      </w:r>
      <w:r w:rsidR="00966DE1">
        <w:fldChar w:fldCharType="separate"/>
      </w:r>
      <w:r w:rsidR="0008713D" w:rsidRPr="0008713D">
        <w:rPr>
          <w:noProof/>
          <w:vertAlign w:val="superscript"/>
        </w:rPr>
        <w:t>23</w:t>
      </w:r>
      <w:r w:rsidR="00966DE1">
        <w:fldChar w:fldCharType="end"/>
      </w:r>
    </w:p>
    <w:p w14:paraId="0AD4843D" w14:textId="5EE0740C" w:rsidR="004F2A24" w:rsidRDefault="002B0C31" w:rsidP="004F2A24">
      <w:pPr>
        <w:spacing w:line="480" w:lineRule="auto"/>
        <w:ind w:firstLine="720"/>
      </w:pPr>
      <w:r>
        <w:t>T</w:t>
      </w:r>
      <w:r w:rsidRPr="005751D7">
        <w:t>o date</w:t>
      </w:r>
      <w:r>
        <w:t>, t</w:t>
      </w:r>
      <w:r w:rsidR="004F2A24" w:rsidRPr="005751D7">
        <w:t>he focus on estimation of pre-pregnancy weight has been on the accuracy of recall</w:t>
      </w:r>
      <w:r w:rsidR="00727B6A">
        <w:t>ed weight.</w:t>
      </w:r>
      <w:r w:rsidR="00727B6A">
        <w:fldChar w:fldCharType="begin">
          <w:fldData xml:space="preserve">PEVuZE5vdGU+PENpdGU+PEF1dGhvcj5IZWFkZW48L0F1dGhvcj48WWVhcj4yMDE3PC9ZZWFyPjxS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==
</w:fldData>
        </w:fldChar>
      </w:r>
      <w:r w:rsidR="00727B6A">
        <w:instrText xml:space="preserve"> ADDIN EN.CITE </w:instrText>
      </w:r>
      <w:r w:rsidR="00727B6A">
        <w:fldChar w:fldCharType="begin">
          <w:fldData xml:space="preserve">PEVuZE5vdGU+PENpdGU+PEF1dGhvcj5IZWFkZW48L0F1dGhvcj48WWVhcj4yMDE3PC9ZZWFyPjxS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==
</w:fldData>
        </w:fldChar>
      </w:r>
      <w:r w:rsidR="00727B6A">
        <w:instrText xml:space="preserve"> ADDIN EN.CITE.DATA </w:instrText>
      </w:r>
      <w:r w:rsidR="00727B6A">
        <w:fldChar w:fldCharType="end"/>
      </w:r>
      <w:r w:rsidR="00727B6A">
        <w:fldChar w:fldCharType="separate"/>
      </w:r>
      <w:r w:rsidR="00727B6A" w:rsidRPr="00727B6A">
        <w:rPr>
          <w:noProof/>
          <w:vertAlign w:val="superscript"/>
        </w:rPr>
        <w:t>24-26</w:t>
      </w:r>
      <w:r w:rsidR="00727B6A">
        <w:fldChar w:fldCharType="end"/>
      </w:r>
      <w:r w:rsidR="004F2A24" w:rsidRPr="005751D7">
        <w:t xml:space="preserve"> There is little information on whether an early pregnancy weight, before major </w:t>
      </w:r>
      <w:r w:rsidR="004F2A24">
        <w:t xml:space="preserve">pregnancy </w:t>
      </w:r>
      <w:r w:rsidR="004F2A24" w:rsidRPr="005751D7">
        <w:t>weight changes have taken place, might be as accurate as</w:t>
      </w:r>
      <w:r w:rsidR="00F27F09">
        <w:t>,</w:t>
      </w:r>
      <w:r w:rsidR="004F2A24" w:rsidRPr="005751D7">
        <w:t xml:space="preserve"> or better than</w:t>
      </w:r>
      <w:r w:rsidR="00F27F09">
        <w:t>,</w:t>
      </w:r>
      <w:r w:rsidR="004F2A24" w:rsidRPr="005751D7">
        <w:t xml:space="preserve"> a recalled measure.</w:t>
      </w:r>
      <w:r w:rsidR="004F2A24">
        <w:t xml:space="preserve"> </w:t>
      </w:r>
      <w:proofErr w:type="spellStart"/>
      <w:r w:rsidR="004F2A24">
        <w:t>Gillmore</w:t>
      </w:r>
      <w:proofErr w:type="spellEnd"/>
      <w:r w:rsidR="004F2A24">
        <w:t xml:space="preserve"> and Redman</w:t>
      </w:r>
      <w:r w:rsidR="004F2A24">
        <w:fldChar w:fldCharType="begin"/>
      </w:r>
      <w:r w:rsidR="0008713D">
        <w:instrText xml:space="preserve"> ADDIN EN.CITE &lt;EndNote&gt;&lt;Cite&gt;&lt;Author&gt;Gilmore&lt;/Author&gt;&lt;Year&gt;2015&lt;/Year&gt;&lt;RecNum&gt;5849&lt;/RecNum&gt;&lt;DisplayText&gt;&lt;style face="superscript"&gt;27&lt;/style&gt;&lt;/DisplayText&gt;&lt;record&gt;&lt;rec-number&gt;5849&lt;/rec-number&gt;&lt;foreign-keys&gt;&lt;key app="EN" db-id="zwff5drtqzs907eazd9vf02zxaf9rszpd9vw" timestamp="1475668744"&gt;5849&lt;/key&gt;&lt;/foreign-keys&gt;&lt;ref-type name="Journal Article"&gt;17&lt;/ref-type&gt;&lt;contributors&gt;&lt;authors&gt;&lt;author&gt;Gilmore, L. A.&lt;/author&gt;&lt;author&gt;Redman, L. M.&lt;/author&gt;&lt;/authors&gt;&lt;/contributors&gt;&lt;auth-address&gt;Pennington Biomedical Research Center, Baton Rouge, Louisiana.&lt;/auth-address&gt;&lt;titles&gt;&lt;title&gt;Weight gain in pregnancy and application of the 2009 IOM guidelines: toward a uniform approach&lt;/title&gt;&lt;secondary-title&gt;Obesity (Silver Spring)&lt;/secondary-title&gt;&lt;alt-title&gt;Obesity (Silver Spring, Md.)&lt;/alt-title&gt;&lt;/titles&gt;&lt;periodical&gt;&lt;full-title&gt;Obesity (Silver Spring)&lt;/full-title&gt;&lt;abbr-1&gt;Obesity (Silver Spring, Md.)&lt;/abbr-1&gt;&lt;/periodical&gt;&lt;alt-periodical&gt;&lt;full-title&gt;Obesity (Silver Spring)&lt;/full-title&gt;&lt;abbr-1&gt;Obesity (Silver Spring, Md.)&lt;/abbr-1&gt;&lt;/alt-periodical&gt;&lt;pages&gt;507-11&lt;/pages&gt;&lt;volume&gt;23&lt;/volume&gt;&lt;number&gt;3&lt;/number&gt;&lt;edition&gt;2014/12/19&lt;/edition&gt;&lt;keywords&gt;&lt;keyword&gt;Female&lt;/keyword&gt;&lt;keyword&gt;Humans&lt;/keyword&gt;&lt;keyword&gt;Institute of Medicine (U.S.)&lt;/keyword&gt;&lt;keyword&gt;*Practice Guidelines as Topic&lt;/keyword&gt;&lt;keyword&gt;Pregnancy/*physiology&lt;/keyword&gt;&lt;keyword&gt;Prenatal Care/*standards&lt;/keyword&gt;&lt;keyword&gt;Terminology as Topic&lt;/keyword&gt;&lt;keyword&gt;United States&lt;/keyword&gt;&lt;keyword&gt;Weight Gain/*physiology&lt;/keyword&gt;&lt;/keywords&gt;&lt;dates&gt;&lt;year&gt;2015&lt;/year&gt;&lt;pub-dates&gt;&lt;date&gt;Mar&lt;/date&gt;&lt;/pub-dates&gt;&lt;/dates&gt;&lt;isbn&gt;1930-7381&lt;/isbn&gt;&lt;accession-num&gt;25521748&lt;/accession-num&gt;&lt;urls&gt;&lt;related-urls&gt;&lt;url&gt;http://onlinelibrary.wiley.com/store/10.1002/oby.20951/asset/oby20951.pdf?v=1&amp;amp;t=itwv37un&amp;amp;s=e11bdbd6fc0beeffc85e96eb1091c2c3019e8b24&lt;/url&gt;&lt;/related-urls&gt;&lt;/urls&gt;&lt;custom2&gt;PMC4340812&lt;/custom2&gt;&lt;custom6&gt;NIHMS634340&lt;/custom6&gt;&lt;electronic-resource-num&gt;10.1002/oby.20951&lt;/electronic-resource-num&gt;&lt;remote-database-provider&gt;NLM&lt;/remote-database-provider&gt;&lt;language&gt;eng&lt;/language&gt;&lt;/record&gt;&lt;/Cite&gt;&lt;/EndNote&gt;</w:instrText>
      </w:r>
      <w:r w:rsidR="004F2A24">
        <w:fldChar w:fldCharType="separate"/>
      </w:r>
      <w:r w:rsidR="0008713D" w:rsidRPr="0008713D">
        <w:rPr>
          <w:noProof/>
          <w:vertAlign w:val="superscript"/>
        </w:rPr>
        <w:t>27</w:t>
      </w:r>
      <w:r w:rsidR="004F2A24">
        <w:fldChar w:fldCharType="end"/>
      </w:r>
      <w:r w:rsidR="004F2A24">
        <w:t xml:space="preserve"> reviewed alternative methods but did not find any that they could recommend. However, they only identified one study of the use of early pregnancy weight as an estimate of pre-pregnancy weight on which to base their assessment.</w:t>
      </w:r>
      <w:r w:rsidR="004F2A24">
        <w:fldChar w:fldCharType="begin"/>
      </w:r>
      <w:r w:rsidR="0008713D">
        <w:instrText xml:space="preserve"> ADDIN EN.CITE &lt;EndNote&gt;&lt;Cite&gt;&lt;Author&gt;Butte&lt;/Author&gt;&lt;Year&gt;2004&lt;/Year&gt;&lt;RecNum&gt;5850&lt;/RecNum&gt;&lt;DisplayText&gt;&lt;style face="superscript"&gt;28&lt;/style&gt;&lt;/DisplayText&gt;&lt;record&gt;&lt;rec-number&gt;5850&lt;/rec-number&gt;&lt;foreign-keys&gt;&lt;key app="EN" db-id="zwff5drtqzs907eazd9vf02zxaf9rszpd9vw" timestamp="1475669892"&gt;5850&lt;/key&gt;&lt;/foreign-keys&gt;&lt;ref-type name="Journal Article"&gt;17&lt;/ref-type&gt;&lt;contributors&gt;&lt;authors&gt;&lt;author&gt;Butte, N. F.&lt;/author&gt;&lt;author&gt;Wong, W. W.&lt;/author&gt;&lt;author&gt;Treuth, M. S.&lt;/author&gt;&lt;author&gt;Ellis, K. J.&lt;/author&gt;&lt;author&gt;O&amp;apos;Brian Smith, E.&lt;/author&gt;&lt;/authors&gt;&lt;/contributors&gt;&lt;auth-address&gt;US Department of Agriculture/Agricultural Research Service Children&amp;apos;s Nutrition Research Center, Department of Pediatrics, Baylor College of Medicine, Houston, TX 77030, USA. nbutte@bcm.tmc.edu&lt;/auth-address&gt;&lt;titles&gt;&lt;title&gt;Energy requirements during pregnancy based on total energy expenditure and energy deposition&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078-87&lt;/pages&gt;&lt;volume&gt;79&lt;/volume&gt;&lt;number&gt;6&lt;/number&gt;&lt;edition&gt;2004/05/26&lt;/edition&gt;&lt;keywords&gt;&lt;keyword&gt;Adult&lt;/keyword&gt;&lt;keyword&gt;Basal Metabolism/*physiology&lt;/keyword&gt;&lt;keyword&gt;Body Composition&lt;/keyword&gt;&lt;keyword&gt;*Body Mass Index&lt;/keyword&gt;&lt;keyword&gt;Body Weight&lt;/keyword&gt;&lt;keyword&gt;*Energy Metabolism&lt;/keyword&gt;&lt;keyword&gt;Female&lt;/keyword&gt;&lt;keyword&gt;Humans&lt;/keyword&gt;&lt;keyword&gt;*Nutritional Requirements&lt;/keyword&gt;&lt;keyword&gt;Pregnancy&lt;/keyword&gt;&lt;/keywords&gt;&lt;dates&gt;&lt;year&gt;2004&lt;/year&gt;&lt;pub-dates&gt;&lt;date&gt;Jun&lt;/date&gt;&lt;/pub-dates&gt;&lt;/dates&gt;&lt;isbn&gt;0002-9165 (Print)&amp;#xD;0002-9165&lt;/isbn&gt;&lt;accession-num&gt;15159239&lt;/accession-num&gt;&lt;urls&gt;&lt;related-urls&gt;&lt;url&gt;http://ajcn.nutrition.org/content/79/6/1078.full.pdf&lt;/url&gt;&lt;/related-urls&gt;&lt;/urls&gt;&lt;remote-database-provider&gt;NLM&lt;/remote-database-provider&gt;&lt;language&gt;eng&lt;/language&gt;&lt;/record&gt;&lt;/Cite&gt;&lt;/EndNote&gt;</w:instrText>
      </w:r>
      <w:r w:rsidR="004F2A24">
        <w:fldChar w:fldCharType="separate"/>
      </w:r>
      <w:r w:rsidR="0008713D" w:rsidRPr="0008713D">
        <w:rPr>
          <w:noProof/>
          <w:vertAlign w:val="superscript"/>
        </w:rPr>
        <w:t>28</w:t>
      </w:r>
      <w:r w:rsidR="004F2A24">
        <w:fldChar w:fldCharType="end"/>
      </w:r>
    </w:p>
    <w:p w14:paraId="2632B957" w14:textId="2C127DD7" w:rsidR="00915944" w:rsidRDefault="008B5F7A" w:rsidP="00915944">
      <w:pPr>
        <w:spacing w:line="480" w:lineRule="auto"/>
        <w:ind w:firstLine="720"/>
      </w:pPr>
      <w:r>
        <w:t xml:space="preserve">Recently, Thomas </w:t>
      </w:r>
      <w:r>
        <w:rPr>
          <w:i/>
        </w:rPr>
        <w:t>et al</w:t>
      </w:r>
      <w:r w:rsidRPr="008B5F7A">
        <w:fldChar w:fldCharType="begin"/>
      </w:r>
      <w:r w:rsidR="0008713D">
        <w:instrText xml:space="preserve"> ADDIN EN.CITE &lt;EndNote&gt;&lt;Cite&gt;&lt;Author&gt;Thomas&lt;/Author&gt;&lt;Year&gt;2019&lt;/Year&gt;&lt;RecNum&gt;16409&lt;/RecNum&gt;&lt;DisplayText&gt;&lt;style face="superscript"&gt;29&lt;/style&gt;&lt;/DisplayText&gt;&lt;record&gt;&lt;rec-number&gt;16409&lt;/rec-number&gt;&lt;foreign-keys&gt;&lt;key app="EN" db-id="zwff5drtqzs907eazd9vf02zxaf9rszpd9vw" timestamp="1561393968"&gt;16409&lt;/key&gt;&lt;/foreign-keys&gt;&lt;ref-type name="Journal Article"&gt;17&lt;/ref-type&gt;&lt;contributors&gt;&lt;authors&gt;&lt;author&gt;Thomas, Diana M.&lt;/author&gt;&lt;author&gt;Oken, Emily&lt;/author&gt;&lt;author&gt;Rifas-Shiman, Sheryl L.&lt;/author&gt;&lt;author&gt;Téllez-Rojo, Martha&lt;/author&gt;&lt;author&gt;Just, Allan&lt;/author&gt;&lt;author&gt;Svensson, Katherine&lt;/author&gt;&lt;author&gt;Deierlein, Andrea L&lt;/author&gt;&lt;author&gt;Chandler-Laney, Paula C.&lt;/author&gt;&lt;author&gt;Miller, Richard C.&lt;/author&gt;&lt;author&gt;McNamara, Christopher&lt;/author&gt;&lt;author&gt;Phelan, Suzanne&lt;/author&gt;&lt;author&gt;Yoshitani, Shaw&lt;/author&gt;&lt;author&gt;Butte, Nancy F.&lt;/author&gt;&lt;author&gt;Redman, Leanne M.&lt;/author&gt;&lt;/authors&gt;&lt;/contributors&gt;&lt;titles&gt;&lt;title&gt;Do Women Know Their Prepregnancy Weight?&lt;/title&gt;&lt;secondary-title&gt;Obesity&lt;/secondary-title&gt;&lt;/titles&gt;&lt;periodical&gt;&lt;full-title&gt;Obesity&lt;/full-title&gt;&lt;/periodical&gt;&lt;pages&gt;1161-1167&lt;/pages&gt;&lt;volume&gt;27&lt;/volume&gt;&lt;number&gt;7&lt;/number&gt;&lt;dates&gt;&lt;year&gt;2019&lt;/year&gt;&lt;/dates&gt;&lt;isbn&gt;1930-7381&lt;/isbn&gt;&lt;urls&gt;&lt;related-urls&gt;&lt;url&gt;https://onlinelibrary.wiley.com/doi/abs/10.1002/oby.22502&lt;/url&gt;&lt;url&gt;https://onlinelibrary.wiley.com/doi/pdf/10.1002/oby.22502&lt;/url&gt;&lt;/related-urls&gt;&lt;/urls&gt;&lt;electronic-resource-num&gt;10.1002/oby.22502&lt;/electronic-resource-num&gt;&lt;/record&gt;&lt;/Cite&gt;&lt;/EndNote&gt;</w:instrText>
      </w:r>
      <w:r w:rsidRPr="008B5F7A">
        <w:fldChar w:fldCharType="separate"/>
      </w:r>
      <w:r w:rsidR="0008713D" w:rsidRPr="0008713D">
        <w:rPr>
          <w:noProof/>
          <w:vertAlign w:val="superscript"/>
        </w:rPr>
        <w:t>29</w:t>
      </w:r>
      <w:r w:rsidRPr="008B5F7A">
        <w:fldChar w:fldCharType="end"/>
      </w:r>
      <w:r w:rsidR="00862556">
        <w:t xml:space="preserve"> </w:t>
      </w:r>
      <w:r>
        <w:t xml:space="preserve">used data from Project Viva and other studies to estimate pre-pregnancy weight. </w:t>
      </w:r>
      <w:r w:rsidR="00915944">
        <w:t xml:space="preserve">Their method was developed using measures of pre-pregnant weight that </w:t>
      </w:r>
      <w:r w:rsidR="00CF2AC7">
        <w:t>had been</w:t>
      </w:r>
      <w:r w:rsidR="00915944">
        <w:t xml:space="preserve"> recorded in clinical records in the three months before conception. </w:t>
      </w:r>
    </w:p>
    <w:p w14:paraId="7357CFE7" w14:textId="04E9CE76" w:rsidR="00727B6A" w:rsidRDefault="004F2A24" w:rsidP="00D63A37">
      <w:pPr>
        <w:spacing w:line="480" w:lineRule="auto"/>
        <w:ind w:firstLine="720"/>
      </w:pPr>
      <w:r>
        <w:t xml:space="preserve">To our knowledge, no studies have compared </w:t>
      </w:r>
      <w:r w:rsidR="00D63A37">
        <w:t>proxy measures of preconception weight based on rec</w:t>
      </w:r>
      <w:r w:rsidR="00F27F09">
        <w:t>alled or early pregnancy weight</w:t>
      </w:r>
      <w:r w:rsidR="00D63A37">
        <w:t xml:space="preserve"> </w:t>
      </w:r>
      <w:r w:rsidR="00FC5DA7">
        <w:t>with</w:t>
      </w:r>
      <w:r>
        <w:t xml:space="preserve"> a gold standard pre-pregnancy measurement made according to research standards in the general population, rather than in those seeking healthcare before conception.</w:t>
      </w:r>
      <w:r w:rsidR="00D63A37">
        <w:t xml:space="preserve"> Thus, o</w:t>
      </w:r>
      <w:r w:rsidR="00727B6A">
        <w:t xml:space="preserve">ur aim was to </w:t>
      </w:r>
      <w:r w:rsidR="00D63A37">
        <w:t xml:space="preserve">compare </w:t>
      </w:r>
      <w:r w:rsidR="00727B6A">
        <w:t>actual measured weights taken in the three months before conception</w:t>
      </w:r>
      <w:r w:rsidR="00D63A37">
        <w:t xml:space="preserve"> with three proxy assessments as follows:</w:t>
      </w:r>
    </w:p>
    <w:p w14:paraId="67D904EE" w14:textId="534A8706" w:rsidR="00727B6A" w:rsidRDefault="00727B6A" w:rsidP="00F27F09">
      <w:pPr>
        <w:pStyle w:val="ListParagraph"/>
        <w:numPr>
          <w:ilvl w:val="0"/>
          <w:numId w:val="5"/>
        </w:numPr>
        <w:spacing w:line="480" w:lineRule="auto"/>
      </w:pPr>
      <w:r>
        <w:t>Recalled weight reported by the women at around 11 weeks’ gestation</w:t>
      </w:r>
    </w:p>
    <w:p w14:paraId="6B1D22E3" w14:textId="77777777" w:rsidR="00727B6A" w:rsidRDefault="00727B6A" w:rsidP="00F27F09">
      <w:pPr>
        <w:pStyle w:val="ListParagraph"/>
        <w:numPr>
          <w:ilvl w:val="0"/>
          <w:numId w:val="5"/>
        </w:numPr>
        <w:spacing w:line="480" w:lineRule="auto"/>
      </w:pPr>
      <w:r>
        <w:t>Weight measured at around 11 weeks’ gestation</w:t>
      </w:r>
    </w:p>
    <w:p w14:paraId="15E1DC46" w14:textId="1BE24393" w:rsidR="004F2A24" w:rsidRDefault="00727B6A" w:rsidP="00F27F09">
      <w:pPr>
        <w:pStyle w:val="ListParagraph"/>
        <w:numPr>
          <w:ilvl w:val="0"/>
          <w:numId w:val="5"/>
        </w:numPr>
        <w:spacing w:line="480" w:lineRule="auto"/>
      </w:pPr>
      <w:r>
        <w:lastRenderedPageBreak/>
        <w:t>The Thomas method described above</w:t>
      </w:r>
      <w:r>
        <w:fldChar w:fldCharType="begin"/>
      </w:r>
      <w:r>
        <w:instrText xml:space="preserve"> ADDIN EN.CITE &lt;EndNote&gt;&lt;Cite&gt;&lt;Author&gt;Thomas&lt;/Author&gt;&lt;Year&gt;2019&lt;/Year&gt;&lt;RecNum&gt;16409&lt;/RecNum&gt;&lt;DisplayText&gt;&lt;style face="superscript"&gt;29&lt;/style&gt;&lt;/DisplayText&gt;&lt;record&gt;&lt;rec-number&gt;16409&lt;/rec-number&gt;&lt;foreign-keys&gt;&lt;key app="EN" db-id="zwff5drtqzs907eazd9vf02zxaf9rszpd9vw" timestamp="1561393968"&gt;16409&lt;/key&gt;&lt;/foreign-keys&gt;&lt;ref-type name="Journal Article"&gt;17&lt;/ref-type&gt;&lt;contributors&gt;&lt;authors&gt;&lt;author&gt;Thomas, Diana M.&lt;/author&gt;&lt;author&gt;Oken, Emily&lt;/author&gt;&lt;author&gt;Rifas-Shiman, Sheryl L.&lt;/author&gt;&lt;author&gt;Téllez-Rojo, Martha&lt;/author&gt;&lt;author&gt;Just, Allan&lt;/author&gt;&lt;author&gt;Svensson, Katherine&lt;/author&gt;&lt;author&gt;Deierlein, Andrea L&lt;/author&gt;&lt;author&gt;Chandler-Laney, Paula C.&lt;/author&gt;&lt;author&gt;Miller, Richard C.&lt;/author&gt;&lt;author&gt;McNamara, Christopher&lt;/author&gt;&lt;author&gt;Phelan, Suzanne&lt;/author&gt;&lt;author&gt;Yoshitani, Shaw&lt;/author&gt;&lt;author&gt;Butte, Nancy F.&lt;/author&gt;&lt;author&gt;Redman, Leanne M.&lt;/author&gt;&lt;/authors&gt;&lt;/contributors&gt;&lt;titles&gt;&lt;title&gt;Do Women Know Their Prepregnancy Weight?&lt;/title&gt;&lt;secondary-title&gt;Obesity&lt;/secondary-title&gt;&lt;/titles&gt;&lt;periodical&gt;&lt;full-title&gt;Obesity&lt;/full-title&gt;&lt;/periodical&gt;&lt;pages&gt;1161-1167&lt;/pages&gt;&lt;volume&gt;27&lt;/volume&gt;&lt;number&gt;7&lt;/number&gt;&lt;dates&gt;&lt;year&gt;2019&lt;/year&gt;&lt;/dates&gt;&lt;isbn&gt;1930-7381&lt;/isbn&gt;&lt;urls&gt;&lt;related-urls&gt;&lt;url&gt;https://onlinelibrary.wiley.com/doi/abs/10.1002/oby.22502&lt;/url&gt;&lt;url&gt;https://onlinelibrary.wiley.com/doi/pdf/10.1002/oby.22502&lt;/url&gt;&lt;/related-urls&gt;&lt;/urls&gt;&lt;electronic-resource-num&gt;10.1002/oby.22502&lt;/electronic-resource-num&gt;&lt;/record&gt;&lt;/Cite&gt;&lt;/EndNote&gt;</w:instrText>
      </w:r>
      <w:r>
        <w:fldChar w:fldCharType="separate"/>
      </w:r>
      <w:r w:rsidRPr="00F27F09">
        <w:rPr>
          <w:noProof/>
          <w:vertAlign w:val="superscript"/>
        </w:rPr>
        <w:t>29</w:t>
      </w:r>
      <w:r>
        <w:fldChar w:fldCharType="end"/>
      </w:r>
      <w:r w:rsidR="004F2A24">
        <w:t xml:space="preserve"> </w:t>
      </w:r>
    </w:p>
    <w:p w14:paraId="76219A94" w14:textId="7EA15ED0" w:rsidR="00155EE1" w:rsidRDefault="0049327B" w:rsidP="00155EE1">
      <w:pPr>
        <w:spacing w:line="480" w:lineRule="auto"/>
        <w:ind w:firstLine="720"/>
      </w:pPr>
      <w:r>
        <w:t xml:space="preserve">We also aimed to compare </w:t>
      </w:r>
      <w:r w:rsidR="00F657CC">
        <w:t xml:space="preserve">the </w:t>
      </w:r>
      <w:r>
        <w:t>recalled</w:t>
      </w:r>
      <w:r w:rsidR="00F657CC">
        <w:t>, early pregnancy and Thomas</w:t>
      </w:r>
      <w:r>
        <w:t xml:space="preserve"> weight</w:t>
      </w:r>
      <w:r w:rsidR="00F657CC">
        <w:t>s</w:t>
      </w:r>
      <w:r>
        <w:t xml:space="preserve"> in a larger group of women</w:t>
      </w:r>
      <w:r w:rsidR="00E538D7">
        <w:t>, and</w:t>
      </w:r>
      <w:r>
        <w:t xml:space="preserve"> assess how </w:t>
      </w:r>
      <w:r w:rsidR="00E538D7">
        <w:t xml:space="preserve">the allocation of the women to pre-pregnancy BMI groups and to IOM gestational weight gain categories differed when the </w:t>
      </w:r>
      <w:r w:rsidR="00F657CC">
        <w:t>three</w:t>
      </w:r>
      <w:r w:rsidR="00E538D7">
        <w:t xml:space="preserve"> </w:t>
      </w:r>
      <w:r w:rsidR="00A21532">
        <w:t xml:space="preserve">pre-pregnancy weight </w:t>
      </w:r>
      <w:r w:rsidR="00CF2AC7">
        <w:t xml:space="preserve">proxy </w:t>
      </w:r>
      <w:r w:rsidR="00A21532">
        <w:t>estimates</w:t>
      </w:r>
      <w:r w:rsidR="00E538D7">
        <w:t xml:space="preserve"> were used. </w:t>
      </w:r>
    </w:p>
    <w:p w14:paraId="0FBF4734" w14:textId="77777777" w:rsidR="00155EE1" w:rsidRDefault="00155EE1" w:rsidP="00155EE1">
      <w:pPr>
        <w:spacing w:line="480" w:lineRule="auto"/>
        <w:ind w:firstLine="720"/>
      </w:pPr>
    </w:p>
    <w:p w14:paraId="23F4E7D7" w14:textId="30E38F15" w:rsidR="004F2A24" w:rsidRPr="002514C2" w:rsidRDefault="004F2A24" w:rsidP="004F2A24">
      <w:pPr>
        <w:spacing w:line="480" w:lineRule="auto"/>
        <w:rPr>
          <w:b/>
        </w:rPr>
      </w:pPr>
      <w:r w:rsidRPr="002514C2">
        <w:rPr>
          <w:b/>
        </w:rPr>
        <w:t>METHODS</w:t>
      </w:r>
    </w:p>
    <w:p w14:paraId="056EF3E2" w14:textId="77777777" w:rsidR="004F2A24" w:rsidRPr="002514C2" w:rsidRDefault="004F2A24" w:rsidP="004F2A24">
      <w:pPr>
        <w:spacing w:line="480" w:lineRule="auto"/>
        <w:rPr>
          <w:b/>
        </w:rPr>
      </w:pPr>
      <w:r w:rsidRPr="002514C2">
        <w:rPr>
          <w:b/>
        </w:rPr>
        <w:t>Participants and measurements</w:t>
      </w:r>
    </w:p>
    <w:p w14:paraId="5198060C" w14:textId="42C5A45A" w:rsidR="00BC6F9C" w:rsidRDefault="00442BB4" w:rsidP="003D3D3C">
      <w:pPr>
        <w:autoSpaceDE w:val="0"/>
        <w:autoSpaceDN w:val="0"/>
        <w:adjustRightInd w:val="0"/>
        <w:spacing w:line="480" w:lineRule="auto"/>
      </w:pPr>
      <w:r>
        <w:t>We conducted a validation study of different methods of assessing pre-pregnancy weight using d</w:t>
      </w:r>
      <w:r w:rsidR="008C19FE">
        <w:t xml:space="preserve">ata from </w:t>
      </w:r>
      <w:r>
        <w:t>the</w:t>
      </w:r>
      <w:r w:rsidR="008C19FE">
        <w:t xml:space="preserve"> Southampton Women’s Survey (SWS) </w:t>
      </w:r>
      <w:r>
        <w:t>prospective cohort study</w:t>
      </w:r>
      <w:r w:rsidR="008C19FE">
        <w:t xml:space="preserve">. </w:t>
      </w:r>
      <w:r w:rsidR="004F2A24">
        <w:t>A detailed description of the Southampton Women’s Survey has been reported previously.</w:t>
      </w:r>
      <w:r w:rsidR="004F2A24">
        <w:fldChar w:fldCharType="begin">
          <w:fldData xml:space="preserve">PEVuZE5vdGU+PENpdGU+PEF1dGhvcj5JbnNraXA8L0F1dGhvcj48WWVhcj4yMDA2PC9ZZWFyPjxS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</w:fldData>
        </w:fldChar>
      </w:r>
      <w:r w:rsidR="0008713D">
        <w:instrText xml:space="preserve"> ADDIN EN.CITE </w:instrText>
      </w:r>
      <w:r w:rsidR="0008713D">
        <w:fldChar w:fldCharType="begin">
          <w:fldData xml:space="preserve">PEVuZE5vdGU+PENpdGU+PEF1dGhvcj5JbnNraXA8L0F1dGhvcj48WWVhcj4yMDA2PC9ZZWFyPjxS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</w:fldData>
        </w:fldChar>
      </w:r>
      <w:r w:rsidR="0008713D">
        <w:instrText xml:space="preserve"> ADDIN EN.CITE.DATA </w:instrText>
      </w:r>
      <w:r w:rsidR="0008713D">
        <w:fldChar w:fldCharType="end"/>
      </w:r>
      <w:r w:rsidR="004F2A24">
        <w:fldChar w:fldCharType="separate"/>
      </w:r>
      <w:r w:rsidR="0008713D" w:rsidRPr="0008713D">
        <w:rPr>
          <w:noProof/>
          <w:vertAlign w:val="superscript"/>
        </w:rPr>
        <w:t>30</w:t>
      </w:r>
      <w:r w:rsidR="004F2A24">
        <w:fldChar w:fldCharType="end"/>
      </w:r>
      <w:r w:rsidR="004F2A24">
        <w:t xml:space="preserve"> Briefly, between 1998 and 2002, 12,583 women aged 20-34 years from the general population who were not pregnant were recruited through general practitioners in Southampton, UK, and the surrounding area. They were interviewed in their homes, where their weights were measured </w:t>
      </w:r>
      <w:r w:rsidR="008B21EA">
        <w:t xml:space="preserve">to the nearest 0.1kg </w:t>
      </w:r>
      <w:r w:rsidR="004F2A24">
        <w:t>using portable digital scales</w:t>
      </w:r>
      <w:r w:rsidR="004F2A24" w:rsidRPr="004D282E">
        <w:t xml:space="preserve"> (</w:t>
      </w:r>
      <w:proofErr w:type="spellStart"/>
      <w:r w:rsidR="004F2A24" w:rsidRPr="004D282E">
        <w:t>Seca</w:t>
      </w:r>
      <w:proofErr w:type="spellEnd"/>
      <w:r w:rsidR="004F2A24" w:rsidRPr="004D282E">
        <w:t>, Germany)</w:t>
      </w:r>
      <w:r w:rsidR="004F2A24">
        <w:t xml:space="preserve">, which were regularly calibrated. </w:t>
      </w:r>
      <w:r w:rsidR="003D3D3C">
        <w:t xml:space="preserve">Height to the nearest 0.1cm </w:t>
      </w:r>
      <w:r w:rsidR="008B21EA">
        <w:rPr>
          <w:rFonts w:cs="Arial"/>
        </w:rPr>
        <w:t xml:space="preserve">was measured </w:t>
      </w:r>
      <w:r w:rsidR="003D3D3C" w:rsidRPr="00B45244">
        <w:rPr>
          <w:rFonts w:cs="Arial"/>
        </w:rPr>
        <w:t>with a portable stadiometer (Harpenden, CMS Weighing Equipment Ltd., London)</w:t>
      </w:r>
      <w:r w:rsidR="003D3D3C">
        <w:t xml:space="preserve">, with the woman’s head in the Frankfort plane. </w:t>
      </w:r>
      <w:r w:rsidR="004F2A24">
        <w:t xml:space="preserve">Women who subsequently became pregnant were invited to visit the Southampton Women’s Survey Ultrasound Unit at the Princess Anne Hospital in Southampton at around 11, 19, and 34 weeks’ gestation. 3,158 women participated in the pregnancy follow-up phase of the study and delivered a live-born singleton baby. At the early pregnancy visit (around 11 weeks’ gestation), the women were again weighed on digital scales, calibrated using the same procedure as the scales used in the initial pre-pregnancy interviews. The women were also asked “How much </w:t>
      </w:r>
      <w:r w:rsidR="004F2A24">
        <w:lastRenderedPageBreak/>
        <w:t xml:space="preserve">did you weigh 3-4 months ago, i.e. before you became pregnant?” </w:t>
      </w:r>
      <w:r w:rsidR="003D3D3C">
        <w:t xml:space="preserve">Height was not re-measured during pregnancy. </w:t>
      </w:r>
      <w:r w:rsidR="004F2A24">
        <w:t xml:space="preserve">Gestational age at birth was determined using a detailed algorithm combining last menstrual period date and early ultrasound data. Estimated date of conception was derived from the date of delivery minus gestational age at delivery plus 14 days. </w:t>
      </w:r>
    </w:p>
    <w:p w14:paraId="13B789C6" w14:textId="77777777" w:rsidR="008C19FE" w:rsidRDefault="008C19FE" w:rsidP="003D3D3C">
      <w:pPr>
        <w:autoSpaceDE w:val="0"/>
        <w:autoSpaceDN w:val="0"/>
        <w:adjustRightInd w:val="0"/>
        <w:spacing w:line="480" w:lineRule="auto"/>
      </w:pPr>
    </w:p>
    <w:p w14:paraId="77EF0C22" w14:textId="113A216B" w:rsidR="00F87DDE" w:rsidRDefault="00482DB5" w:rsidP="003D3D3C">
      <w:pPr>
        <w:autoSpaceDE w:val="0"/>
        <w:autoSpaceDN w:val="0"/>
        <w:adjustRightInd w:val="0"/>
        <w:spacing w:line="480" w:lineRule="auto"/>
      </w:pPr>
      <w:r>
        <w:t xml:space="preserve">Fig 1 shows how SWS women were selected for particular comparisons. </w:t>
      </w:r>
      <w:r w:rsidR="004F2A24">
        <w:t xml:space="preserve">The </w:t>
      </w:r>
      <w:r w:rsidR="00D228AA">
        <w:t xml:space="preserve">main </w:t>
      </w:r>
      <w:r w:rsidR="004F2A24">
        <w:t>analysis</w:t>
      </w:r>
      <w:r>
        <w:t xml:space="preserve"> </w:t>
      </w:r>
      <w:r w:rsidR="00F27F09">
        <w:t>(</w:t>
      </w:r>
      <w:r>
        <w:t>see left hand side of Fig 1</w:t>
      </w:r>
      <w:r w:rsidR="00F27F09">
        <w:t>)</w:t>
      </w:r>
      <w:r w:rsidR="004F2A24">
        <w:t xml:space="preserve"> was based on women whose estimated date of conception was within three months of the initial recruitment interview, as this is traditionally considered to be the pregnancy-planning period</w:t>
      </w:r>
      <w:r w:rsidR="000C63C2">
        <w:t>.</w:t>
      </w:r>
      <w:r w:rsidR="004F2A24">
        <w:fldChar w:fldCharType="begin"/>
      </w:r>
      <w:r w:rsidR="0008713D">
        <w:instrText xml:space="preserve"> ADDIN EN.CITE &lt;EndNote&gt;&lt;Cite&gt;&lt;Author&gt;Stephenson&lt;/Author&gt;&lt;RecNum&gt;16256&lt;/RecNum&gt;&lt;DisplayText&gt;&lt;style face="superscript"&gt;31&lt;/style&gt;&lt;/DisplayText&gt;&lt;record&gt;&lt;rec-number&gt;16256&lt;/rec-number&gt;&lt;foreign-keys&gt;&lt;key app="EN" db-id="zwff5drtqzs907eazd9vf02zxaf9rszpd9vw" timestamp="1524037991"&gt;16256&lt;/key&gt;&lt;/foreign-keys&gt;&lt;ref-type name="Journal Article"&gt;17&lt;/ref-type&gt;&lt;contributors&gt;&lt;authors&gt;&lt;author&gt;Stephenson, Judith&lt;/author&gt;&lt;author&gt;Heslehurst, Nicola&lt;/author&gt;&lt;author&gt;Hall, Jennifer&lt;/author&gt;&lt;author&gt;Schoenaker, Danielle A. J. M.&lt;/author&gt;&lt;author&gt;Hutchinson, Jayne&lt;/author&gt;&lt;author&gt;Cade, Janet E.&lt;/author&gt;&lt;author&gt;Poston, Lucilla&lt;/author&gt;&lt;author&gt;Barrett, Geraldine&lt;/author&gt;&lt;author&gt;Crozier, Sarah R.&lt;/author&gt;&lt;author&gt;Barker, Mary&lt;/author&gt;&lt;author&gt;Kumaran, Kalyanaraman&lt;/author&gt;&lt;author&gt;Yajnik, Chittaranjan S.&lt;/author&gt;&lt;author&gt;Baird, Janis&lt;/author&gt;&lt;author&gt;Mishra, Gita D.&lt;/author&gt;&lt;/authors&gt;&lt;/contributors&gt;&lt;titles&gt;&lt;title&gt;Before the beginning: nutrition and lifestyle in the preconception period and its importance for future health&lt;/title&gt;&lt;secondary-title&gt;The Lancet&lt;/secondary-title&gt;&lt;/titles&gt;&lt;periodical&gt;&lt;full-title&gt;The Lancet&lt;/full-title&gt;&lt;/periodical&gt;&lt;dates&gt;&lt;/dates&gt;&lt;publisher&gt;Elsevier&lt;/publisher&gt;&lt;isbn&gt;0140-6736&lt;/isbn&gt;&lt;urls&gt;&lt;related-urls&gt;&lt;url&gt;http://dx.doi.org/10.1016/S0140-6736(18)30311-8&lt;/url&gt;&lt;url&gt;https://www.sciencedirect.com/science/article/pii/S0140673618303118&lt;/url&gt;&lt;/related-urls&gt;&lt;/urls&gt;&lt;electronic-resource-num&gt;10.1016/S0140-6736(18)30311-8&lt;/electronic-resource-num&gt;&lt;access-date&gt;2018/04/18&lt;/access-date&gt;&lt;/record&gt;&lt;/Cite&gt;&lt;/EndNote&gt;</w:instrText>
      </w:r>
      <w:r w:rsidR="004F2A24">
        <w:fldChar w:fldCharType="separate"/>
      </w:r>
      <w:r w:rsidR="0008713D" w:rsidRPr="0008713D">
        <w:rPr>
          <w:noProof/>
          <w:vertAlign w:val="superscript"/>
        </w:rPr>
        <w:t>31</w:t>
      </w:r>
      <w:r w:rsidR="004F2A24">
        <w:fldChar w:fldCharType="end"/>
      </w:r>
      <w:r w:rsidR="00D27842">
        <w:t xml:space="preserve"> </w:t>
      </w:r>
      <w:r w:rsidR="006D1D24">
        <w:t>Among these women</w:t>
      </w:r>
      <w:r w:rsidR="000C63C2">
        <w:t>,</w:t>
      </w:r>
      <w:r w:rsidR="006D1D24">
        <w:t xml:space="preserve"> </w:t>
      </w:r>
      <w:r w:rsidR="00A21532">
        <w:t>we used the weight as measured at the recruitment interview as the ‘gold standard’.</w:t>
      </w:r>
      <w:r w:rsidR="00F05880">
        <w:t xml:space="preserve"> </w:t>
      </w:r>
      <w:r w:rsidR="00A21532">
        <w:t xml:space="preserve">We considered three estimates of this measure, namely the pre-pregnancy weight recalled by each woman, the weight measured in early pregnancy and a </w:t>
      </w:r>
      <w:r w:rsidR="006D1D24">
        <w:t xml:space="preserve">pre-pregnancy weight </w:t>
      </w:r>
      <w:r w:rsidR="00A21532">
        <w:t xml:space="preserve">estimated </w:t>
      </w:r>
      <w:r w:rsidR="006D1D24">
        <w:t xml:space="preserve">according to the formula of Thomas </w:t>
      </w:r>
      <w:r w:rsidR="006D1D24">
        <w:rPr>
          <w:i/>
        </w:rPr>
        <w:t>et al</w:t>
      </w:r>
      <w:r w:rsidR="00F87DDE">
        <w:rPr>
          <w:i/>
        </w:rPr>
        <w:t>:</w:t>
      </w:r>
      <w:r w:rsidR="006D1D24" w:rsidRPr="000C63C2">
        <w:fldChar w:fldCharType="begin"/>
      </w:r>
      <w:r w:rsidR="0008713D">
        <w:instrText xml:space="preserve"> ADDIN EN.CITE &lt;EndNote&gt;&lt;Cite&gt;&lt;Author&gt;Thomas&lt;/Author&gt;&lt;Year&gt;2019&lt;/Year&gt;&lt;RecNum&gt;16409&lt;/RecNum&gt;&lt;DisplayText&gt;&lt;style face="superscript"&gt;29&lt;/style&gt;&lt;/DisplayText&gt;&lt;record&gt;&lt;rec-number&gt;16409&lt;/rec-number&gt;&lt;foreign-keys&gt;&lt;key app="EN" db-id="zwff5drtqzs907eazd9vf02zxaf9rszpd9vw" timestamp="1561393968"&gt;16409&lt;/key&gt;&lt;/foreign-keys&gt;&lt;ref-type name="Journal Article"&gt;17&lt;/ref-type&gt;&lt;contributors&gt;&lt;authors&gt;&lt;author&gt;Thomas, Diana M.&lt;/author&gt;&lt;author&gt;Oken, Emily&lt;/author&gt;&lt;author&gt;Rifas-Shiman, Sheryl L.&lt;/author&gt;&lt;author&gt;Téllez-Rojo, Martha&lt;/author&gt;&lt;author&gt;Just, Allan&lt;/author&gt;&lt;author&gt;Svensson, Katherine&lt;/author&gt;&lt;author&gt;Deierlein, Andrea L&lt;/author&gt;&lt;author&gt;Chandler-Laney, Paula C.&lt;/author&gt;&lt;author&gt;Miller, Richard C.&lt;/author&gt;&lt;author&gt;McNamara, Christopher&lt;/author&gt;&lt;author&gt;Phelan, Suzanne&lt;/author&gt;&lt;author&gt;Yoshitani, Shaw&lt;/author&gt;&lt;author&gt;Butte, Nancy F.&lt;/author&gt;&lt;author&gt;Redman, Leanne M.&lt;/author&gt;&lt;/authors&gt;&lt;/contributors&gt;&lt;titles&gt;&lt;title&gt;Do Women Know Their Prepregnancy Weight?&lt;/title&gt;&lt;secondary-title&gt;Obesity&lt;/secondary-title&gt;&lt;/titles&gt;&lt;periodical&gt;&lt;full-title&gt;Obesity&lt;/full-title&gt;&lt;/periodical&gt;&lt;pages&gt;1161-1167&lt;/pages&gt;&lt;volume&gt;27&lt;/volume&gt;&lt;number&gt;7&lt;/number&gt;&lt;dates&gt;&lt;year&gt;2019&lt;/year&gt;&lt;/dates&gt;&lt;isbn&gt;1930-7381&lt;/isbn&gt;&lt;urls&gt;&lt;related-urls&gt;&lt;url&gt;https://onlinelibrary.wiley.com/doi/abs/10.1002/oby.22502&lt;/url&gt;&lt;url&gt;https://onlinelibrary.wiley.com/doi/pdf/10.1002/oby.22502&lt;/url&gt;&lt;/related-urls&gt;&lt;/urls&gt;&lt;electronic-resource-num&gt;10.1002/oby.22502&lt;/electronic-resource-num&gt;&lt;/record&gt;&lt;/Cite&gt;&lt;/EndNote&gt;</w:instrText>
      </w:r>
      <w:r w:rsidR="006D1D24" w:rsidRPr="000C63C2">
        <w:fldChar w:fldCharType="separate"/>
      </w:r>
      <w:r w:rsidR="0008713D" w:rsidRPr="0008713D">
        <w:rPr>
          <w:noProof/>
          <w:vertAlign w:val="superscript"/>
        </w:rPr>
        <w:t>29</w:t>
      </w:r>
      <w:r w:rsidR="006D1D24" w:rsidRPr="000C63C2">
        <w:fldChar w:fldCharType="end"/>
      </w:r>
    </w:p>
    <w:p w14:paraId="5A08F55C" w14:textId="6F00D922" w:rsidR="00F27F09" w:rsidRPr="00D6329B" w:rsidRDefault="00F27F09" w:rsidP="00F87DDE">
      <w:pPr>
        <w:rPr>
          <w:rFonts w:cs="Arial"/>
        </w:rPr>
      </w:pPr>
    </w:p>
    <w:p w14:paraId="0C8EE83E" w14:textId="1EF05A52" w:rsidR="004F2A24" w:rsidRPr="00F27F09" w:rsidRDefault="00E24119" w:rsidP="00E24119">
      <w:pPr>
        <w:spacing w:line="480" w:lineRule="auto"/>
        <w:ind w:firstLine="720"/>
        <w:rPr>
          <w:rFonts w:cs="Arial"/>
        </w:rPr>
      </w:pPr>
      <m:oMath>
        <m:r>
          <w:rPr>
            <w:rFonts w:ascii="Cambria Math" w:hAnsi="Cambria Math" w:cs="Arial"/>
          </w:rPr>
          <m:t>y=6.10+0.99</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0.01</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0.02</m:t>
        </m:r>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r>
          <w:rPr>
            <w:rFonts w:ascii="Cambria Math" w:hAnsi="Cambria Math" w:cs="Arial"/>
          </w:rPr>
          <m:t>-0.04</m:t>
        </m:r>
        <m:sSub>
          <m:sSubPr>
            <m:ctrlPr>
              <w:rPr>
                <w:rFonts w:ascii="Cambria Math" w:hAnsi="Cambria Math" w:cs="Arial"/>
                <w:i/>
              </w:rPr>
            </m:ctrlPr>
          </m:sSubPr>
          <m:e>
            <m:r>
              <w:rPr>
                <w:rFonts w:ascii="Cambria Math" w:hAnsi="Cambria Math" w:cs="Arial"/>
              </w:rPr>
              <m:t>x</m:t>
            </m:r>
          </m:e>
          <m:sub>
            <m:r>
              <w:rPr>
                <w:rFonts w:ascii="Cambria Math" w:hAnsi="Cambria Math" w:cs="Arial"/>
              </w:rPr>
              <m:t>4</m:t>
            </m:r>
          </m:sub>
        </m:sSub>
        <m:r>
          <w:rPr>
            <w:rFonts w:ascii="Cambria Math" w:hAnsi="Cambria Math" w:cs="Arial"/>
          </w:rPr>
          <m:t>-0.09</m:t>
        </m:r>
        <m:sSub>
          <m:sSubPr>
            <m:ctrlPr>
              <w:rPr>
                <w:rFonts w:ascii="Cambria Math" w:hAnsi="Cambria Math" w:cs="Arial"/>
                <w:i/>
              </w:rPr>
            </m:ctrlPr>
          </m:sSubPr>
          <m:e>
            <m:r>
              <w:rPr>
                <w:rFonts w:ascii="Cambria Math" w:hAnsi="Cambria Math" w:cs="Arial"/>
              </w:rPr>
              <m:t>x</m:t>
            </m:r>
          </m:e>
          <m:sub>
            <m:r>
              <w:rPr>
                <w:rFonts w:ascii="Cambria Math" w:hAnsi="Cambria Math" w:cs="Arial"/>
              </w:rPr>
              <m:t>5</m:t>
            </m:r>
          </m:sub>
        </m:sSub>
      </m:oMath>
      <w:r w:rsidR="000C63C2" w:rsidRPr="00F27F09">
        <w:rPr>
          <w:rFonts w:cs="Arial"/>
        </w:rPr>
        <w:t xml:space="preserve"> </w:t>
      </w:r>
    </w:p>
    <w:p w14:paraId="05C5ABBF" w14:textId="098DD99F" w:rsidR="00FC3D85" w:rsidRDefault="00FC3D85" w:rsidP="00E24119">
      <w:pPr>
        <w:spacing w:line="480" w:lineRule="auto"/>
        <w:ind w:firstLine="720"/>
      </w:pPr>
      <w:r>
        <w:t>where y = pre</w:t>
      </w:r>
      <w:r w:rsidR="00EC3A0B">
        <w:t>-</w:t>
      </w:r>
      <w:r>
        <w:t>pregnancy weight (kg)</w:t>
      </w:r>
    </w:p>
    <w:p w14:paraId="036F1473" w14:textId="6C8104E8" w:rsidR="00FC3D85" w:rsidRDefault="00FC3D85" w:rsidP="00E24119">
      <w:pPr>
        <w:spacing w:line="480" w:lineRule="auto"/>
        <w:ind w:firstLine="720"/>
      </w:pPr>
      <w:r>
        <w:t>x</w:t>
      </w:r>
      <w:r>
        <w:rPr>
          <w:vertAlign w:val="subscript"/>
        </w:rPr>
        <w:t>1</w:t>
      </w:r>
      <w:r>
        <w:t xml:space="preserve"> = first trimester measured weight (kg)</w:t>
      </w:r>
    </w:p>
    <w:p w14:paraId="2CA63138" w14:textId="3CEBA498" w:rsidR="00FC3D85" w:rsidRDefault="00FC3D85" w:rsidP="00E24119">
      <w:pPr>
        <w:spacing w:line="480" w:lineRule="auto"/>
        <w:ind w:firstLine="720"/>
      </w:pPr>
      <w:r>
        <w:t>x</w:t>
      </w:r>
      <w:r>
        <w:rPr>
          <w:vertAlign w:val="subscript"/>
        </w:rPr>
        <w:t>2</w:t>
      </w:r>
      <w:r>
        <w:t xml:space="preserve"> = gestational age (days) at first weight measurement</w:t>
      </w:r>
    </w:p>
    <w:p w14:paraId="371630A3" w14:textId="4F52CD40" w:rsidR="00FC3D85" w:rsidRDefault="00FC3D85" w:rsidP="00E24119">
      <w:pPr>
        <w:spacing w:line="480" w:lineRule="auto"/>
        <w:ind w:firstLine="720"/>
      </w:pPr>
      <w:r>
        <w:t>x</w:t>
      </w:r>
      <w:r>
        <w:rPr>
          <w:vertAlign w:val="subscript"/>
        </w:rPr>
        <w:t>3</w:t>
      </w:r>
      <w:r>
        <w:t xml:space="preserve"> = height (cm)</w:t>
      </w:r>
    </w:p>
    <w:p w14:paraId="3698EC6A" w14:textId="70BFBF5C" w:rsidR="00FC3D85" w:rsidRDefault="00FC3D85" w:rsidP="00E24119">
      <w:pPr>
        <w:spacing w:line="480" w:lineRule="auto"/>
        <w:ind w:firstLine="720"/>
      </w:pPr>
      <w:r>
        <w:t>x</w:t>
      </w:r>
      <w:r>
        <w:rPr>
          <w:vertAlign w:val="subscript"/>
        </w:rPr>
        <w:t>4</w:t>
      </w:r>
      <w:r>
        <w:t xml:space="preserve"> = maternal age (years)</w:t>
      </w:r>
    </w:p>
    <w:p w14:paraId="071D1241" w14:textId="576F96F0" w:rsidR="00FC3D85" w:rsidRPr="00FC3D85" w:rsidRDefault="00FC3D85" w:rsidP="00E24119">
      <w:pPr>
        <w:spacing w:line="480" w:lineRule="auto"/>
        <w:ind w:firstLine="720"/>
      </w:pPr>
      <w:r>
        <w:t>x</w:t>
      </w:r>
      <w:r>
        <w:rPr>
          <w:vertAlign w:val="subscript"/>
        </w:rPr>
        <w:t>5</w:t>
      </w:r>
      <w:r>
        <w:t xml:space="preserve"> = parity</w:t>
      </w:r>
    </w:p>
    <w:p w14:paraId="61703C68" w14:textId="7C8A90D6" w:rsidR="004F2A24" w:rsidRDefault="004F2A24" w:rsidP="004F2A24">
      <w:pPr>
        <w:spacing w:line="480" w:lineRule="auto"/>
        <w:ind w:firstLine="720"/>
      </w:pPr>
      <w:r>
        <w:t>A sensitivity analysis was conducted in which we focused solely on the subset of women who had conceived within one month of the initial interview. The aim was to assess whether the findings from the full three</w:t>
      </w:r>
      <w:r w:rsidR="00224064">
        <w:t>-</w:t>
      </w:r>
      <w:r>
        <w:t xml:space="preserve">month period were influenced by </w:t>
      </w:r>
      <w:r>
        <w:lastRenderedPageBreak/>
        <w:t xml:space="preserve">those who had taken longer to conceive and who might have been more likely to change their weight between interview and conception. </w:t>
      </w:r>
    </w:p>
    <w:p w14:paraId="29CA503A" w14:textId="46C460D3" w:rsidR="004F2A24" w:rsidRDefault="004F2A24" w:rsidP="004F2A24">
      <w:pPr>
        <w:spacing w:line="480" w:lineRule="auto"/>
        <w:ind w:firstLine="720"/>
      </w:pPr>
      <w:r>
        <w:t>As many studies recruit participants at the end of the first trimester of pregnancy or later, an additional analysis considered only the women whose early pregnancy visit had occurred at or after 12 weeks’ gestation in order to assess whether the accuracy of measured early pregnancy weight as a proxy for pre-pregnancy weight was dependent on gestational age at the early pregnancy visit.</w:t>
      </w:r>
    </w:p>
    <w:p w14:paraId="12A83525" w14:textId="213783C4" w:rsidR="00EB7DC5" w:rsidRDefault="00EB7DC5" w:rsidP="00EB7DC5">
      <w:pPr>
        <w:spacing w:line="480" w:lineRule="auto"/>
        <w:ind w:firstLine="720"/>
        <w:rPr>
          <w:b/>
        </w:rPr>
      </w:pPr>
      <w:r>
        <w:t>In research, both recalled weights and early pregnancy measures have been used as proxies for pre-pregnancy weights, but these have rarely been compared. We used</w:t>
      </w:r>
      <w:r w:rsidRPr="000768B5">
        <w:t xml:space="preserve"> the cohort of </w:t>
      </w:r>
      <w:r w:rsidR="00CD1A52">
        <w:t xml:space="preserve">all </w:t>
      </w:r>
      <w:r w:rsidRPr="000768B5">
        <w:t xml:space="preserve">SWS women who became pregnant and had </w:t>
      </w:r>
      <w:r>
        <w:t>both an early and late pregnancy weight measure and a recalled weight</w:t>
      </w:r>
      <w:r w:rsidR="00482DB5">
        <w:t xml:space="preserve"> (see right hand side of Fig 1)</w:t>
      </w:r>
      <w:r>
        <w:t xml:space="preserve">, to compare the </w:t>
      </w:r>
      <w:r w:rsidR="00F657CC" w:rsidRPr="00155EE1">
        <w:t xml:space="preserve">three </w:t>
      </w:r>
      <w:r w:rsidRPr="00155EE1">
        <w:t>proxy weight</w:t>
      </w:r>
      <w:r>
        <w:t xml:space="preserve"> measures with each other, and then to compare the resulting allocations of the women into pre-pregnancy BMI and gestational weight gain categories. </w:t>
      </w:r>
    </w:p>
    <w:p w14:paraId="7FE67FA4" w14:textId="77777777" w:rsidR="004F2A24" w:rsidRDefault="004F2A24" w:rsidP="004F2A24">
      <w:pPr>
        <w:spacing w:line="480" w:lineRule="auto"/>
        <w:ind w:firstLine="720"/>
      </w:pPr>
      <w:r>
        <w:t xml:space="preserve">All phases of the Southampton Women’s Survey were approved by Southampton and South West Hampshire Local Research Ethics Committee and written consent was obtained from all participants. </w:t>
      </w:r>
    </w:p>
    <w:p w14:paraId="48BBC577" w14:textId="77777777" w:rsidR="004F2A24" w:rsidRDefault="004F2A24" w:rsidP="004F2A24">
      <w:pPr>
        <w:spacing w:line="480" w:lineRule="auto"/>
      </w:pPr>
      <w:r>
        <w:t xml:space="preserve"> </w:t>
      </w:r>
    </w:p>
    <w:p w14:paraId="66934F0E" w14:textId="2566DD9D" w:rsidR="004F2A24" w:rsidRPr="002514C2" w:rsidRDefault="004F2A24" w:rsidP="004F2A24">
      <w:pPr>
        <w:spacing w:line="480" w:lineRule="auto"/>
        <w:rPr>
          <w:b/>
        </w:rPr>
      </w:pPr>
      <w:r w:rsidRPr="002514C2">
        <w:rPr>
          <w:b/>
        </w:rPr>
        <w:t>Statistical methods</w:t>
      </w:r>
      <w:r w:rsidR="006D1D24">
        <w:rPr>
          <w:b/>
        </w:rPr>
        <w:t xml:space="preserve"> for the comparison of estimates with the measure pre-pregnancy weight</w:t>
      </w:r>
    </w:p>
    <w:p w14:paraId="3C4CAA59" w14:textId="69C6C972" w:rsidR="004F2A24" w:rsidRDefault="004F2A24" w:rsidP="009A077A">
      <w:pPr>
        <w:spacing w:line="480" w:lineRule="auto"/>
        <w:ind w:firstLine="709"/>
      </w:pPr>
      <w:r>
        <w:t>The measured weight before</w:t>
      </w:r>
      <w:r w:rsidR="00810BD8">
        <w:t xml:space="preserve"> pregnancy was regarded as the gold standard</w:t>
      </w:r>
      <w:r>
        <w:t xml:space="preserve"> measurement of pre-pregnancy weight. The </w:t>
      </w:r>
      <w:r w:rsidR="006D1D24">
        <w:t>three</w:t>
      </w:r>
      <w:r w:rsidR="00810BD8">
        <w:t xml:space="preserve"> proxy</w:t>
      </w:r>
      <w:r>
        <w:t xml:space="preserve"> weights, namely the recalled pre-pregnancy weight</w:t>
      </w:r>
      <w:r w:rsidR="006D1D24">
        <w:t>,</w:t>
      </w:r>
      <w:r>
        <w:t xml:space="preserve"> the measured early pregnancy weight</w:t>
      </w:r>
      <w:r w:rsidR="006D1D24">
        <w:t xml:space="preserve"> and the estimated weight using the Thomas method</w:t>
      </w:r>
      <w:r>
        <w:t xml:space="preserve">, were each compared with the gold standard measurement. The assessment of differences was performed using the methods </w:t>
      </w:r>
      <w:r>
        <w:lastRenderedPageBreak/>
        <w:t>described by Bland and Altman,</w:t>
      </w:r>
      <w:r>
        <w:fldChar w:fldCharType="begin"/>
      </w:r>
      <w:r w:rsidR="0008713D">
        <w:instrText xml:space="preserve"> ADDIN EN.CITE &lt;EndNote&gt;&lt;Cite&gt;&lt;Author&gt;Bland&lt;/Author&gt;&lt;Year&gt;1999&lt;/Year&gt;&lt;RecNum&gt;5261&lt;/RecNum&gt;&lt;DisplayText&gt;&lt;style face="superscript"&gt;32&lt;/style&gt;&lt;/DisplayText&gt;&lt;record&gt;&lt;rec-number&gt;5261&lt;/rec-number&gt;&lt;foreign-keys&gt;&lt;key app="EN" db-id="zwff5drtqzs907eazd9vf02zxaf9rszpd9vw" timestamp="1440539037"&gt;5261&lt;/key&gt;&lt;/foreign-keys&gt;&lt;ref-type name="Journal Article"&gt;17&lt;/ref-type&gt;&lt;contributors&gt;&lt;authors&gt;&lt;author&gt;Bland, J. M.&lt;/author&gt;&lt;author&gt;Altman, D. G.&lt;/author&gt;&lt;/authors&gt;&lt;/contributors&gt;&lt;auth-address&gt;Department of Public Health Sciences, St George&amp;apos;s Hospital Medical School, London, UK.&lt;/auth-address&gt;&lt;titles&gt;&lt;title&gt;Measuring agreement in method comparison studies&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135-60&lt;/pages&gt;&lt;volume&gt;8&lt;/volume&gt;&lt;number&gt;2&lt;/number&gt;&lt;edition&gt;1999/09/29&lt;/edition&gt;&lt;keywords&gt;&lt;keyword&gt;Clinical Laboratory Techniques/*statistics &amp;amp; numerical data&lt;/keyword&gt;&lt;keyword&gt;Confidence Intervals&lt;/keyword&gt;&lt;keyword&gt;Humans&lt;/keyword&gt;&lt;keyword&gt;Linear Models&lt;/keyword&gt;&lt;keyword&gt;Medical Laboratory Science/*statistics &amp;amp; numerical data&lt;/keyword&gt;&lt;keyword&gt;*Reproducibility of Results&lt;/keyword&gt;&lt;keyword&gt;Statistics, Nonparametric&lt;/keyword&gt;&lt;/keywords&gt;&lt;dates&gt;&lt;year&gt;1999&lt;/year&gt;&lt;pub-dates&gt;&lt;date&gt;Jun&lt;/date&gt;&lt;/pub-dates&gt;&lt;/dates&gt;&lt;isbn&gt;0962-2802 (Print)&amp;#xD;0962-2802&lt;/isbn&gt;&lt;accession-num&gt;10501650&lt;/accession-num&gt;&lt;urls&gt;&lt;related-urls&gt;&lt;url&gt;http://smm.sagepub.com/content/8/2/135.full.pdf&lt;/url&gt;&lt;/related-urls&gt;&lt;/urls&gt;&lt;remote-database-provider&gt;NLM&lt;/remote-database-provider&gt;&lt;language&gt;eng&lt;/language&gt;&lt;/record&gt;&lt;/Cite&gt;&lt;/EndNote&gt;</w:instrText>
      </w:r>
      <w:r>
        <w:fldChar w:fldCharType="separate"/>
      </w:r>
      <w:r w:rsidR="0008713D" w:rsidRPr="0008713D">
        <w:rPr>
          <w:noProof/>
          <w:vertAlign w:val="superscript"/>
        </w:rPr>
        <w:t>32</w:t>
      </w:r>
      <w:r>
        <w:fldChar w:fldCharType="end"/>
      </w:r>
      <w:r>
        <w:t xml:space="preserve"> with the results being presented as plots of </w:t>
      </w:r>
      <w:r w:rsidR="00862556">
        <w:t xml:space="preserve">the </w:t>
      </w:r>
      <w:r>
        <w:t>difference</w:t>
      </w:r>
      <w:r w:rsidR="00862556">
        <w:t>s</w:t>
      </w:r>
      <w:r>
        <w:t xml:space="preserve"> between the two measurements against their mean, the limits of agreement, and 95% confidence intervals (95%CIs) around those limits. Further analyses examined the trend in differences in relation to the mean of the measurements, to assess whether the differences varied by pre-pregnancy weight. The trend was assessed by regressing the differences on their average. Analyses were performed using Stata 14.0 (</w:t>
      </w:r>
      <w:proofErr w:type="spellStart"/>
      <w:r>
        <w:t>StataCorp</w:t>
      </w:r>
      <w:proofErr w:type="spellEnd"/>
      <w:r>
        <w:t xml:space="preserve">). </w:t>
      </w:r>
    </w:p>
    <w:p w14:paraId="5D6E6702" w14:textId="0C914838" w:rsidR="006D1D24" w:rsidRDefault="006D1D24" w:rsidP="004F2A24">
      <w:pPr>
        <w:spacing w:line="480" w:lineRule="auto"/>
        <w:ind w:firstLine="720"/>
      </w:pPr>
    </w:p>
    <w:p w14:paraId="3C8C4EA8" w14:textId="23339D5A" w:rsidR="006D1D24" w:rsidRPr="006D1D24" w:rsidRDefault="006D1D24" w:rsidP="006D1D24">
      <w:pPr>
        <w:spacing w:line="480" w:lineRule="auto"/>
        <w:rPr>
          <w:b/>
        </w:rPr>
      </w:pPr>
      <w:r w:rsidRPr="006D1D24">
        <w:rPr>
          <w:b/>
        </w:rPr>
        <w:t>Statistical methods for the comparison o</w:t>
      </w:r>
      <w:r w:rsidR="007F4C1B">
        <w:rPr>
          <w:b/>
        </w:rPr>
        <w:t>f</w:t>
      </w:r>
      <w:r w:rsidRPr="006D1D24">
        <w:rPr>
          <w:b/>
        </w:rPr>
        <w:t xml:space="preserve"> </w:t>
      </w:r>
      <w:r w:rsidR="007F4C1B">
        <w:rPr>
          <w:b/>
        </w:rPr>
        <w:t>pre-pregnancy weight estimates</w:t>
      </w:r>
      <w:r w:rsidRPr="006D1D24">
        <w:rPr>
          <w:b/>
        </w:rPr>
        <w:t xml:space="preserve"> in the full SWS cohort</w:t>
      </w:r>
    </w:p>
    <w:p w14:paraId="642FDF23" w14:textId="4E864006" w:rsidR="004F2A24" w:rsidRDefault="004F2A24" w:rsidP="004F2A24">
      <w:pPr>
        <w:spacing w:line="480" w:lineRule="auto"/>
        <w:ind w:firstLine="720"/>
      </w:pPr>
      <w:r>
        <w:t xml:space="preserve">For the full cohort of SWS women who became pregnant, </w:t>
      </w:r>
      <w:r w:rsidR="00C543F2">
        <w:t>we used the</w:t>
      </w:r>
      <w:r w:rsidR="00810BD8">
        <w:t xml:space="preserve"> </w:t>
      </w:r>
      <w:r w:rsidR="0095242F">
        <w:t xml:space="preserve">three </w:t>
      </w:r>
      <w:r w:rsidR="00810BD8">
        <w:t>proxy</w:t>
      </w:r>
      <w:r w:rsidR="00C543F2">
        <w:t xml:space="preserve"> measures, recalled weight</w:t>
      </w:r>
      <w:r w:rsidR="0095242F">
        <w:t>,</w:t>
      </w:r>
      <w:r w:rsidR="00C543F2">
        <w:t xml:space="preserve"> early pregnancy measured weight</w:t>
      </w:r>
      <w:r w:rsidR="0095242F">
        <w:t xml:space="preserve"> and the Thomas estimate</w:t>
      </w:r>
      <w:r w:rsidR="00CF392B">
        <w:t>. We took account of the mean over- or under-estimation identified in the work on the small cohort of women who conceived within three months. Thus, we added or subtracted the mean difference between these weight</w:t>
      </w:r>
      <w:r w:rsidR="002A2B86">
        <w:t xml:space="preserve"> estimates</w:t>
      </w:r>
      <w:r w:rsidR="00CF392B">
        <w:t xml:space="preserve"> and the ‘gold standard’ pre-pregnancy weight. We compared these adjusted weights with each other and used them</w:t>
      </w:r>
      <w:r w:rsidR="00C543F2">
        <w:t xml:space="preserve"> to derive the estimated pre-</w:t>
      </w:r>
      <w:r>
        <w:t>pregnancy BMI category (underweight (BMI &lt; 18.5kg/m</w:t>
      </w:r>
      <w:r>
        <w:rPr>
          <w:vertAlign w:val="superscript"/>
        </w:rPr>
        <w:t>2</w:t>
      </w:r>
      <w:r>
        <w:t>), normal (BMI between 18.5 and 25kg/m</w:t>
      </w:r>
      <w:r>
        <w:rPr>
          <w:vertAlign w:val="superscript"/>
        </w:rPr>
        <w:t>2</w:t>
      </w:r>
      <w:r>
        <w:t>, overweight (BMI between 25 and 30kg/m</w:t>
      </w:r>
      <w:r>
        <w:rPr>
          <w:vertAlign w:val="superscript"/>
        </w:rPr>
        <w:t>2</w:t>
      </w:r>
      <w:r>
        <w:t xml:space="preserve">) or </w:t>
      </w:r>
      <w:r w:rsidR="00CF09A6">
        <w:t xml:space="preserve">obesity </w:t>
      </w:r>
      <w:r>
        <w:t xml:space="preserve">(BMI </w:t>
      </w:r>
      <w:r w:rsidR="003622AF">
        <w:rPr>
          <w:rFonts w:cs="Arial"/>
        </w:rPr>
        <w:t>≥</w:t>
      </w:r>
      <w:r>
        <w:t xml:space="preserve"> 30kg/m</w:t>
      </w:r>
      <w:r>
        <w:rPr>
          <w:vertAlign w:val="superscript"/>
        </w:rPr>
        <w:t>2</w:t>
      </w:r>
      <w:r>
        <w:t>) for each woman. Using the weight measurement made in the SWS at around 34 weeks’ gestation</w:t>
      </w:r>
      <w:r w:rsidR="00F27F09">
        <w:t>,</w:t>
      </w:r>
      <w:r>
        <w:t xml:space="preserve"> we derived estimated weight gain from before pregnancy to this gestational age, and, using the IOM classification,</w:t>
      </w:r>
      <w:r>
        <w:fldChar w:fldCharType="begin"/>
      </w:r>
      <w:r w:rsidR="0008713D">
        <w:instrText xml:space="preserve"> ADDIN EN.CITE &lt;EndNote&gt;&lt;Cite&gt;&lt;Author&gt;Committee on Nutritional Status During Pregnancy and Lactation&lt;/Author&gt;&lt;Year&gt;1990&lt;/Year&gt;&lt;RecNum&gt;5213&lt;/RecNum&gt;&lt;DisplayText&gt;&lt;style face="superscript"&gt;21, 22&lt;/style&gt;&lt;/DisplayText&gt;&lt;record&gt;&lt;rec-number&gt;5213&lt;/rec-number&gt;&lt;foreign-keys&gt;&lt;key app="EN" db-id="zwff5drtqzs907eazd9vf02zxaf9rszpd9vw" timestamp="1433427844"&gt;5213&lt;/key&gt;&lt;/foreign-keys&gt;&lt;ref-type name="Report"&gt;27&lt;/ref-type&gt;&lt;contributors&gt;&lt;authors&gt;&lt;author&gt;Committee on Nutritional Status During Pregnancy and Lactation, &lt;/author&gt;&lt;/authors&gt;&lt;tertiary-authors&gt;&lt;author&gt;National Academies Press&lt;/author&gt;&lt;/tertiary-authors&gt;&lt;/contributors&gt;&lt;titles&gt;&lt;title&gt;Nutrition during pregnancy&lt;/title&gt;&lt;/titles&gt;&lt;dates&gt;&lt;year&gt;1990&lt;/year&gt;&lt;/dates&gt;&lt;pub-location&gt; Washington, D.C&lt;/pub-location&gt;&lt;publisher&gt;Institute of Medicine &lt;/publisher&gt;&lt;urls&gt;&lt;related-urls&gt;&lt;url&gt;http://www.nap.edu/download.php?record_id=1451&lt;/url&gt;&lt;/related-urls&gt;&lt;/urls&gt;&lt;/record&gt;&lt;/Cite&gt;&lt;Cite&gt;&lt;Author&gt;Rasmussen&lt;/Author&gt;&lt;Year&gt;2009&lt;/Year&gt;&lt;RecNum&gt;5212&lt;/RecNum&gt;&lt;record&gt;&lt;rec-number&gt;5212&lt;/rec-number&gt;&lt;foreign-keys&gt;&lt;key app="EN" db-id="zwff5drtqzs907eazd9vf02zxaf9rszpd9vw" timestamp="1433417002"&gt;5212&lt;/key&gt;&lt;/foreign-keys&gt;&lt;ref-type name="Report"&gt;27&lt;/ref-type&gt;&lt;contributors&gt;&lt;authors&gt;&lt;author&gt;Rasmussen, K.M., &lt;/author&gt;&lt;author&gt;Yaktine, A.L.&lt;/author&gt;&lt;/authors&gt;&lt;secondary-authors&gt;&lt;/secondary-authors&gt;&lt;tertiary-authors&gt;&lt;author&gt;National Academies Press&lt;/author&gt;&lt;/tertiary-authors&gt;&lt;/contributors&gt;&lt;titles&gt;&lt;title&gt;Reexamining the guidelines. Weight gain during  pregnancy&lt;/title&gt;&lt;/titles&gt;&lt;dates&gt;&lt;year&gt;2009&lt;/year&gt;&lt;/dates&gt;&lt;pub-location&gt;Washington D.C.&lt;/pub-location&gt;&lt;publisher&gt;Institute of Medicine and National Research Council of the National Academies &lt;/publisher&gt;&lt;urls&gt;&lt;related-urls&gt;&lt;url&gt;http://www.nap.edu/download.php?record_id=12584&lt;/url&gt;&lt;/related-urls&gt;&lt;/urls&gt;&lt;/record&gt;&lt;/Cite&gt;&lt;/EndNote&gt;</w:instrText>
      </w:r>
      <w:r>
        <w:fldChar w:fldCharType="separate"/>
      </w:r>
      <w:r w:rsidR="0008713D" w:rsidRPr="0008713D">
        <w:rPr>
          <w:noProof/>
          <w:vertAlign w:val="superscript"/>
        </w:rPr>
        <w:t>21, 22</w:t>
      </w:r>
      <w:r>
        <w:fldChar w:fldCharType="end"/>
      </w:r>
      <w:r>
        <w:t xml:space="preserve"> classified the women into the three weight gain categories of ‘inadequate’, ‘adequate’ and ‘excessive’. The resulting categories of BMI and gestational weight gain derived using the </w:t>
      </w:r>
      <w:r w:rsidR="002A2B86">
        <w:t xml:space="preserve">three </w:t>
      </w:r>
      <w:r w:rsidR="00810BD8">
        <w:t xml:space="preserve">proxy </w:t>
      </w:r>
      <w:r w:rsidRPr="005D2BF3">
        <w:t>measures of pre-pregnancy weight were then compared</w:t>
      </w:r>
      <w:r>
        <w:t xml:space="preserve">. </w:t>
      </w:r>
    </w:p>
    <w:p w14:paraId="1B903482" w14:textId="77777777" w:rsidR="004F2A24" w:rsidRDefault="004F2A24" w:rsidP="004F2A24">
      <w:pPr>
        <w:spacing w:line="480" w:lineRule="auto"/>
        <w:ind w:firstLine="720"/>
      </w:pPr>
    </w:p>
    <w:p w14:paraId="063B1D32" w14:textId="77777777" w:rsidR="004F2A24" w:rsidRPr="002514C2" w:rsidRDefault="004F2A24" w:rsidP="004F2A24">
      <w:pPr>
        <w:spacing w:line="480" w:lineRule="auto"/>
        <w:rPr>
          <w:b/>
        </w:rPr>
      </w:pPr>
      <w:r w:rsidRPr="002514C2">
        <w:rPr>
          <w:b/>
        </w:rPr>
        <w:t>RESULTS</w:t>
      </w:r>
    </w:p>
    <w:p w14:paraId="24DBC2F5" w14:textId="2B8428B9" w:rsidR="004F2A24" w:rsidRDefault="004F2A24" w:rsidP="004F2A24">
      <w:pPr>
        <w:spacing w:line="480" w:lineRule="auto"/>
        <w:ind w:firstLine="720"/>
      </w:pPr>
      <w:r>
        <w:t>Among the participants in the Southampton Women’s Survey pregnancy follow-up study, 2</w:t>
      </w:r>
      <w:r w:rsidR="00D228AA">
        <w:t>,</w:t>
      </w:r>
      <w:r>
        <w:t xml:space="preserve">028 had </w:t>
      </w:r>
      <w:r w:rsidR="005D2BF3">
        <w:t>measures of</w:t>
      </w:r>
      <w:r>
        <w:t xml:space="preserve"> pre-pregnancy measured weight (the ‘gold standard’), pre-pregnancy weight recalled in early pregnancy and measured weight at the early pregnancy visit at around 11 weeks’ gestation. Among these women, 198 had an estimated date of conception within three months of their recruitment interview, and these women form the sample for the first part of this analysis</w:t>
      </w:r>
      <w:r w:rsidR="00446240">
        <w:t xml:space="preserve"> (see Fig 1)</w:t>
      </w:r>
      <w:r>
        <w:t>. Details of the included women are given in Table 1 along with those of the other 1</w:t>
      </w:r>
      <w:r w:rsidR="00D228AA">
        <w:t>,</w:t>
      </w:r>
      <w:r>
        <w:t>830 Southampton Women’s Survey participants who became pregnant and had all three recorded measurements</w:t>
      </w:r>
      <w:r w:rsidR="00CB572A">
        <w:t>,</w:t>
      </w:r>
      <w:r>
        <w:t xml:space="preserve"> but had an estimated date of conception more than three months after their recruitment interview. </w:t>
      </w:r>
    </w:p>
    <w:p w14:paraId="1DD308E6" w14:textId="64F79383" w:rsidR="004F2A24" w:rsidRDefault="004F2A24" w:rsidP="004F2A24">
      <w:pPr>
        <w:spacing w:line="480" w:lineRule="auto"/>
        <w:ind w:firstLine="720"/>
      </w:pPr>
      <w:r>
        <w:t xml:space="preserve">The 198 included participants were </w:t>
      </w:r>
      <w:r w:rsidR="0095033C">
        <w:t xml:space="preserve">on average </w:t>
      </w:r>
      <w:r>
        <w:t xml:space="preserve">slightly older, </w:t>
      </w:r>
      <w:r w:rsidR="0095033C">
        <w:t xml:space="preserve">and </w:t>
      </w:r>
      <w:r>
        <w:t xml:space="preserve">more likely to be of non-white ethnicity and multiparous than the other Southampton Women’s Survey women. </w:t>
      </w:r>
      <w:r w:rsidR="00F27F09">
        <w:t>T</w:t>
      </w:r>
      <w:r>
        <w:t xml:space="preserve">here were no </w:t>
      </w:r>
      <w:r w:rsidR="003622AF">
        <w:t xml:space="preserve">important </w:t>
      </w:r>
      <w:r>
        <w:t>differences in educational attainment or in the anthropometric measureme</w:t>
      </w:r>
      <w:r w:rsidR="00D65935">
        <w:t>nts between the two groups. The 198 participants had</w:t>
      </w:r>
      <w:r>
        <w:t xml:space="preserve"> a wide range of pre-pregnancy weights (40 to 119kg), and the BMI range was </w:t>
      </w:r>
      <w:r w:rsidRPr="0040434F">
        <w:t>16.4</w:t>
      </w:r>
      <w:r>
        <w:t xml:space="preserve"> to</w:t>
      </w:r>
      <w:r w:rsidRPr="0040434F">
        <w:t xml:space="preserve"> 43.6</w:t>
      </w:r>
      <w:r>
        <w:t>kg/m</w:t>
      </w:r>
      <w:r>
        <w:rPr>
          <w:vertAlign w:val="superscript"/>
        </w:rPr>
        <w:t>2</w:t>
      </w:r>
      <w:r>
        <w:t xml:space="preserve">, with 6 (3%) </w:t>
      </w:r>
      <w:r w:rsidR="0033316E">
        <w:t xml:space="preserve">women </w:t>
      </w:r>
      <w:r>
        <w:t xml:space="preserve">being </w:t>
      </w:r>
      <w:r w:rsidR="006C5786">
        <w:t xml:space="preserve">affected by </w:t>
      </w:r>
      <w:r>
        <w:t>underweight (BMI &lt; 18.5kg/m</w:t>
      </w:r>
      <w:r>
        <w:rPr>
          <w:vertAlign w:val="superscript"/>
        </w:rPr>
        <w:t>2</w:t>
      </w:r>
      <w:r>
        <w:t xml:space="preserve">), 43 (22%) </w:t>
      </w:r>
      <w:r w:rsidR="006C5786">
        <w:t>by</w:t>
      </w:r>
      <w:r w:rsidR="00CF09A6">
        <w:t xml:space="preserve"> </w:t>
      </w:r>
      <w:r>
        <w:t>overweight (BMI between 25 and 30kg/m</w:t>
      </w:r>
      <w:r>
        <w:rPr>
          <w:vertAlign w:val="superscript"/>
        </w:rPr>
        <w:t>2</w:t>
      </w:r>
      <w:r>
        <w:t xml:space="preserve">) and a further 37 (19%) </w:t>
      </w:r>
      <w:r w:rsidR="006C5786">
        <w:t>by</w:t>
      </w:r>
      <w:r w:rsidR="00CF09A6">
        <w:t xml:space="preserve"> obesity, </w:t>
      </w:r>
      <w:r>
        <w:t xml:space="preserve"> </w:t>
      </w:r>
      <w:r w:rsidR="00CF09A6">
        <w:t>(</w:t>
      </w:r>
      <w:r>
        <w:t>BMI greater than 30kg/m</w:t>
      </w:r>
      <w:r>
        <w:rPr>
          <w:vertAlign w:val="superscript"/>
        </w:rPr>
        <w:t>2</w:t>
      </w:r>
      <w:r w:rsidR="00CF09A6">
        <w:t>)</w:t>
      </w:r>
      <w:r w:rsidR="003622AF">
        <w:t xml:space="preserve">. In terms of BMI categories, the included participants were more likely to be </w:t>
      </w:r>
      <w:r w:rsidR="006C5786">
        <w:t>affected by</w:t>
      </w:r>
      <w:r w:rsidR="00CF09A6">
        <w:t xml:space="preserve"> obesity</w:t>
      </w:r>
      <w:r w:rsidR="003622AF">
        <w:t xml:space="preserve"> than those not included, but less likely to be </w:t>
      </w:r>
      <w:r w:rsidR="006C5786">
        <w:t>affected by</w:t>
      </w:r>
      <w:r w:rsidR="003622AF">
        <w:t xml:space="preserve"> overweight</w:t>
      </w:r>
      <w:r>
        <w:t xml:space="preserve">. The early pregnancy interview was targeted to take place at around 11 weeks’ gestation and the actual gestational ages at this visit were similar for </w:t>
      </w:r>
      <w:r w:rsidR="002734BF">
        <w:t xml:space="preserve">the 198 included participants and the remainder of </w:t>
      </w:r>
      <w:r>
        <w:t xml:space="preserve">the other Southampton Women’s Survey participants. </w:t>
      </w:r>
    </w:p>
    <w:p w14:paraId="0037528D" w14:textId="77777777" w:rsidR="00FA1F9C" w:rsidRDefault="00FA1F9C" w:rsidP="00FA1F9C">
      <w:pPr>
        <w:spacing w:line="480" w:lineRule="auto"/>
        <w:rPr>
          <w:b/>
        </w:rPr>
      </w:pPr>
    </w:p>
    <w:p w14:paraId="04F600CF" w14:textId="77777777" w:rsidR="007F4C1B" w:rsidRDefault="007F4C1B" w:rsidP="004F2A24">
      <w:pPr>
        <w:spacing w:line="480" w:lineRule="auto"/>
        <w:ind w:firstLine="720"/>
      </w:pPr>
    </w:p>
    <w:p w14:paraId="66B9B4FE" w14:textId="239B6946" w:rsidR="00FA1F9C" w:rsidRPr="00FA1F9C" w:rsidRDefault="00810BD8" w:rsidP="00FA1F9C">
      <w:pPr>
        <w:spacing w:line="480" w:lineRule="auto"/>
        <w:rPr>
          <w:b/>
        </w:rPr>
      </w:pPr>
      <w:r>
        <w:rPr>
          <w:b/>
        </w:rPr>
        <w:t>Comparison of proxy and gold standard</w:t>
      </w:r>
      <w:r w:rsidR="00FA1F9C" w:rsidRPr="00FA1F9C">
        <w:rPr>
          <w:b/>
        </w:rPr>
        <w:t xml:space="preserve"> measures</w:t>
      </w:r>
    </w:p>
    <w:p w14:paraId="44091581" w14:textId="354D23EF" w:rsidR="004F2A24" w:rsidRDefault="004F2A24" w:rsidP="004F2A24">
      <w:pPr>
        <w:spacing w:line="480" w:lineRule="auto"/>
        <w:ind w:firstLine="720"/>
      </w:pPr>
      <w:r>
        <w:t xml:space="preserve">The </w:t>
      </w:r>
      <w:r w:rsidR="002A2B86">
        <w:t xml:space="preserve">Bland Altman plots comparing each of the </w:t>
      </w:r>
      <w:r w:rsidR="006E2ABE">
        <w:t xml:space="preserve">three </w:t>
      </w:r>
      <w:r w:rsidR="007F4C1B">
        <w:t xml:space="preserve">proxy </w:t>
      </w:r>
      <w:r w:rsidR="006D1D24">
        <w:t>estimates of</w:t>
      </w:r>
      <w:r w:rsidR="00810BD8">
        <w:t xml:space="preserve"> pre-pregnancy weight </w:t>
      </w:r>
      <w:r>
        <w:t>with the pre-pregnancy measured weight (the gold standard)</w:t>
      </w:r>
      <w:r w:rsidR="00810BD8">
        <w:t xml:space="preserve"> </w:t>
      </w:r>
      <w:r w:rsidR="002A2B86">
        <w:t xml:space="preserve">are shown in </w:t>
      </w:r>
      <w:r>
        <w:t xml:space="preserve">Fig </w:t>
      </w:r>
      <w:r w:rsidR="000474AB">
        <w:t>2</w:t>
      </w:r>
      <w:r w:rsidR="00810BD8">
        <w:t xml:space="preserve">. </w:t>
      </w:r>
      <w:r>
        <w:t>The mean differences are shown by the solid horizontal line</w:t>
      </w:r>
      <w:r w:rsidR="00F27F09">
        <w:t>,</w:t>
      </w:r>
      <w:r>
        <w:t xml:space="preserve"> and </w:t>
      </w:r>
      <w:r w:rsidR="0045769D">
        <w:t xml:space="preserve">details </w:t>
      </w:r>
      <w:r>
        <w:t>are given in Table 2</w:t>
      </w:r>
      <w:r w:rsidR="0045769D">
        <w:t>.</w:t>
      </w:r>
      <w:r>
        <w:t xml:space="preserve"> </w:t>
      </w:r>
    </w:p>
    <w:p w14:paraId="65FD192A" w14:textId="1B1CCC7C" w:rsidR="00FA1F9C" w:rsidRDefault="004F2A24" w:rsidP="00FA1F9C">
      <w:pPr>
        <w:spacing w:line="480" w:lineRule="auto"/>
        <w:ind w:firstLine="720"/>
      </w:pPr>
      <w:r>
        <w:t xml:space="preserve">The recalled weights tended to underestimate the pre-pregnancy measured weights </w:t>
      </w:r>
      <w:r w:rsidR="00FA1F9C">
        <w:t>by</w:t>
      </w:r>
      <w:r>
        <w:t xml:space="preserve"> a mean (standard deviation (SD) difference of 1.65 (3.03) kg</w:t>
      </w:r>
      <w:r w:rsidR="006E2ABE">
        <w:t xml:space="preserve"> (Fig 2A)</w:t>
      </w:r>
      <w:r>
        <w:t xml:space="preserve">. </w:t>
      </w:r>
      <w:r w:rsidR="00D65935">
        <w:t>In contrast</w:t>
      </w:r>
      <w:r>
        <w:t xml:space="preserve">, </w:t>
      </w:r>
      <w:r w:rsidR="006E2ABE">
        <w:t xml:space="preserve">both </w:t>
      </w:r>
      <w:r>
        <w:t xml:space="preserve">the early pregnancy measured weights </w:t>
      </w:r>
      <w:r w:rsidR="006E2ABE">
        <w:t xml:space="preserve">and the Thomas method weights </w:t>
      </w:r>
      <w:r>
        <w:t>overestimated the pre-pregnancy measurements by mean</w:t>
      </w:r>
      <w:r w:rsidR="003622AF">
        <w:t>s</w:t>
      </w:r>
      <w:r>
        <w:t xml:space="preserve"> (SD</w:t>
      </w:r>
      <w:r w:rsidR="003622AF">
        <w:t>s</w:t>
      </w:r>
      <w:r>
        <w:t>) of 0.88 (2.34) kg</w:t>
      </w:r>
      <w:r w:rsidR="006E2ABE">
        <w:t xml:space="preserve"> </w:t>
      </w:r>
      <w:r w:rsidR="002A2B86">
        <w:t xml:space="preserve">and 0.88 (2.33) kg respectively </w:t>
      </w:r>
      <w:r w:rsidR="006E2ABE">
        <w:t>(Figs 2B and 2C)</w:t>
      </w:r>
      <w:r>
        <w:t>. The limits of agreement were wider apart for the recalled weights (a width of 11.88 kg) than for the early pregnancy measured weights (9.18 kg width)</w:t>
      </w:r>
      <w:r w:rsidR="006E2ABE">
        <w:t xml:space="preserve"> and the Thomas weights (9.13 kg width)</w:t>
      </w:r>
      <w:r>
        <w:t xml:space="preserve">, as can be seen in Fig </w:t>
      </w:r>
      <w:r w:rsidR="006E2ABE">
        <w:t xml:space="preserve">2 </w:t>
      </w:r>
      <w:r>
        <w:t xml:space="preserve">and Table 2. Notably, 10.1% of the recalled weights differed by more than 5 kg from the </w:t>
      </w:r>
      <w:r w:rsidR="0083479A">
        <w:t xml:space="preserve">gold standard </w:t>
      </w:r>
      <w:r>
        <w:t xml:space="preserve">measured </w:t>
      </w:r>
      <w:r w:rsidR="0083479A">
        <w:t xml:space="preserve">pre-pregnancy </w:t>
      </w:r>
      <w:r>
        <w:t>weight</w:t>
      </w:r>
      <w:r w:rsidR="005D156C">
        <w:t>s</w:t>
      </w:r>
      <w:r>
        <w:t xml:space="preserve">, and 2.5% differed by more than 10 kg. The corresponding percentages for the differences between the </w:t>
      </w:r>
      <w:r w:rsidR="0083479A">
        <w:t>gold standard</w:t>
      </w:r>
      <w:r>
        <w:t xml:space="preserve"> weights </w:t>
      </w:r>
      <w:r w:rsidR="006E2ABE">
        <w:t xml:space="preserve">and both the early pregnancy weights and the Thomas weights and </w:t>
      </w:r>
      <w:r>
        <w:t>were 4.5% and 0%.</w:t>
      </w:r>
      <w:r w:rsidR="00FA1F9C">
        <w:t xml:space="preserve"> </w:t>
      </w:r>
    </w:p>
    <w:p w14:paraId="15D3F16E" w14:textId="2A1AE88C" w:rsidR="003622AF" w:rsidRDefault="00F87DDE" w:rsidP="004F2A24">
      <w:pPr>
        <w:spacing w:line="480" w:lineRule="auto"/>
        <w:ind w:firstLine="720"/>
      </w:pPr>
      <w:r>
        <w:t>The dotted lines in Fig</w:t>
      </w:r>
      <w:r w:rsidR="004F2A24">
        <w:t xml:space="preserve"> </w:t>
      </w:r>
      <w:r w:rsidR="006E2ABE">
        <w:t>2</w:t>
      </w:r>
      <w:r w:rsidR="004F2A24">
        <w:t xml:space="preserve"> show the trend lines for the differences between the measures regressed on their average, and Table 2 gives the re</w:t>
      </w:r>
      <w:r>
        <w:t>gression coefficients. In Fig</w:t>
      </w:r>
      <w:r w:rsidR="004F2A24">
        <w:t xml:space="preserve"> </w:t>
      </w:r>
      <w:r w:rsidR="0061150E">
        <w:t>2</w:t>
      </w:r>
      <w:r w:rsidR="00027FC0" w:rsidRPr="002A2B86">
        <w:t>A</w:t>
      </w:r>
      <w:r w:rsidR="004F2A24">
        <w:t xml:space="preserve">, which presents the comparison of the recalled weight with the </w:t>
      </w:r>
      <w:r w:rsidR="0083479A">
        <w:t xml:space="preserve">gold standard </w:t>
      </w:r>
      <w:r w:rsidR="004F2A24">
        <w:t xml:space="preserve">measured pre-pregnancy weight, the trend is negative, with the regression coefficient being </w:t>
      </w:r>
      <w:r w:rsidR="004F2A24" w:rsidRPr="00DD4F10">
        <w:rPr>
          <w:rFonts w:cs="Arial"/>
        </w:rPr>
        <w:t>-0.054</w:t>
      </w:r>
      <w:r w:rsidR="004F2A24">
        <w:rPr>
          <w:rFonts w:cs="Arial"/>
        </w:rPr>
        <w:t xml:space="preserve"> kg </w:t>
      </w:r>
      <w:r w:rsidR="004F2A24" w:rsidRPr="00DD4F10">
        <w:rPr>
          <w:rFonts w:cs="Arial"/>
        </w:rPr>
        <w:t>(</w:t>
      </w:r>
      <w:r w:rsidR="004F2A24" w:rsidRPr="00DD4F10">
        <w:t>95%CI:</w:t>
      </w:r>
      <w:r w:rsidR="004F2A24" w:rsidRPr="00DD4F10">
        <w:rPr>
          <w:rFonts w:cs="Arial"/>
        </w:rPr>
        <w:t>-0.083 to -0.025</w:t>
      </w:r>
      <w:r w:rsidR="004F2A24" w:rsidRPr="00DD4F10">
        <w:t>) f</w:t>
      </w:r>
      <w:r w:rsidR="004F2A24">
        <w:t>or each kilogram increase in the average measurement. Thus</w:t>
      </w:r>
      <w:r w:rsidR="00B6209D">
        <w:t>,</w:t>
      </w:r>
      <w:r w:rsidR="004F2A24">
        <w:t xml:space="preserve"> women </w:t>
      </w:r>
      <w:r w:rsidR="008B21EA">
        <w:t xml:space="preserve">who were heavier </w:t>
      </w:r>
      <w:r w:rsidR="004F2A24">
        <w:t>tended to under-</w:t>
      </w:r>
      <w:r w:rsidR="004F2A24">
        <w:lastRenderedPageBreak/>
        <w:t xml:space="preserve">estimate their pre-pregnancy weight more than those who were lighter. The mean difference between the recalled and measured weight in the 118 women with a pre-pregnancy BMI </w:t>
      </w:r>
      <w:r w:rsidR="002A2B86">
        <w:rPr>
          <w:rFonts w:cs="Arial"/>
        </w:rPr>
        <w:t>&lt;</w:t>
      </w:r>
      <w:r w:rsidR="004F2A24">
        <w:t xml:space="preserve"> 25kg/m</w:t>
      </w:r>
      <w:r w:rsidR="004F2A24">
        <w:rPr>
          <w:vertAlign w:val="superscript"/>
        </w:rPr>
        <w:t>2</w:t>
      </w:r>
      <w:r w:rsidR="004F2A24">
        <w:t xml:space="preserve"> was -</w:t>
      </w:r>
      <w:r w:rsidR="004F2A24" w:rsidRPr="00AA4FBB">
        <w:t>1.1</w:t>
      </w:r>
      <w:r w:rsidR="004F2A24">
        <w:t xml:space="preserve">8 (95%CI: </w:t>
      </w:r>
      <w:r w:rsidR="004F2A24" w:rsidRPr="00B36D63">
        <w:t>-1.5</w:t>
      </w:r>
      <w:r w:rsidR="004F2A24">
        <w:t>9 to</w:t>
      </w:r>
      <w:r w:rsidR="004F2A24" w:rsidRPr="00B36D63">
        <w:t xml:space="preserve"> -</w:t>
      </w:r>
      <w:r w:rsidR="004F2A24">
        <w:t>0</w:t>
      </w:r>
      <w:r w:rsidR="004F2A24" w:rsidRPr="00B36D63">
        <w:t>.7</w:t>
      </w:r>
      <w:r w:rsidR="004F2A24">
        <w:t xml:space="preserve">8) kg compared with the 80 women with a BMI </w:t>
      </w:r>
      <w:r w:rsidR="002A2B86">
        <w:rPr>
          <w:rFonts w:cs="Arial"/>
        </w:rPr>
        <w:t>≥</w:t>
      </w:r>
      <w:r w:rsidR="004F2A24">
        <w:t xml:space="preserve"> 25kg/m</w:t>
      </w:r>
      <w:r w:rsidR="004F2A24">
        <w:rPr>
          <w:vertAlign w:val="superscript"/>
        </w:rPr>
        <w:t>2</w:t>
      </w:r>
      <w:r w:rsidR="004F2A24">
        <w:t xml:space="preserve"> for whom the difference was </w:t>
      </w:r>
      <w:r w:rsidR="004F2A24" w:rsidRPr="00B36D63">
        <w:t>-2.3</w:t>
      </w:r>
      <w:r w:rsidR="004F2A24">
        <w:t>5</w:t>
      </w:r>
      <w:r w:rsidR="004F2A24" w:rsidRPr="00B36D63">
        <w:t xml:space="preserve"> </w:t>
      </w:r>
      <w:r w:rsidR="004F2A24">
        <w:t xml:space="preserve">(95%CI: </w:t>
      </w:r>
      <w:r w:rsidR="004F2A24" w:rsidRPr="00B36D63">
        <w:t>-3.2</w:t>
      </w:r>
      <w:r w:rsidR="004F2A24">
        <w:t>1 to</w:t>
      </w:r>
      <w:r w:rsidR="004F2A24" w:rsidRPr="00B36D63">
        <w:t xml:space="preserve"> -1.49</w:t>
      </w:r>
      <w:r w:rsidR="004F2A24">
        <w:t xml:space="preserve">) kg (P-value for difference 0.008). In Fig </w:t>
      </w:r>
      <w:r w:rsidR="0061150E">
        <w:t>2</w:t>
      </w:r>
      <w:r w:rsidR="00027FC0" w:rsidRPr="002A2B86">
        <w:t>B</w:t>
      </w:r>
      <w:r w:rsidR="004F2A24">
        <w:t>, which shows the comparison between the early pregnancy measured weight</w:t>
      </w:r>
      <w:r w:rsidR="005D156C">
        <w:t>s</w:t>
      </w:r>
      <w:r w:rsidR="004F2A24">
        <w:t xml:space="preserve"> and the </w:t>
      </w:r>
      <w:r w:rsidR="0083479A">
        <w:t xml:space="preserve">gold standard </w:t>
      </w:r>
      <w:r w:rsidR="004F2A24">
        <w:t>pre-pregnancy measured weight</w:t>
      </w:r>
      <w:r w:rsidR="005D156C">
        <w:t>s</w:t>
      </w:r>
      <w:r w:rsidR="004F2A24">
        <w:t xml:space="preserve">, the trend is less apparent with a regression coefficient of -0.020 kg (95%CI: -0.042 to 0.003) per kg increase in the average measurement. This suggests that women </w:t>
      </w:r>
      <w:r w:rsidR="00B72590">
        <w:t xml:space="preserve">who were lighter </w:t>
      </w:r>
      <w:r w:rsidR="004F2A24">
        <w:t>tend</w:t>
      </w:r>
      <w:r w:rsidR="002A2B86">
        <w:t>ed</w:t>
      </w:r>
      <w:r w:rsidR="004F2A24">
        <w:t xml:space="preserve"> to put on marginally more weight in the first trimester of pregnancy than women</w:t>
      </w:r>
      <w:r w:rsidR="008B21EA">
        <w:t xml:space="preserve"> who were heavier</w:t>
      </w:r>
      <w:r w:rsidR="004F2A24">
        <w:t>. Indeed</w:t>
      </w:r>
      <w:r w:rsidR="00D65935">
        <w:t>,</w:t>
      </w:r>
      <w:r w:rsidR="004F2A24">
        <w:t xml:space="preserve"> the mean increase in weight from before to early pregnancy in women with a pre-pregnancy BMI </w:t>
      </w:r>
      <w:r w:rsidR="002A2B86">
        <w:rPr>
          <w:rFonts w:cs="Arial"/>
        </w:rPr>
        <w:t>&lt;</w:t>
      </w:r>
      <w:r w:rsidR="002A2B86">
        <w:t xml:space="preserve"> </w:t>
      </w:r>
      <w:r w:rsidR="004F2A24">
        <w:t>25kg/m</w:t>
      </w:r>
      <w:r w:rsidR="004F2A24">
        <w:rPr>
          <w:vertAlign w:val="superscript"/>
        </w:rPr>
        <w:t>2</w:t>
      </w:r>
      <w:r w:rsidR="004F2A24">
        <w:t xml:space="preserve"> was </w:t>
      </w:r>
      <w:r w:rsidR="004F2A24" w:rsidRPr="00AA4FBB">
        <w:t>1.1</w:t>
      </w:r>
      <w:r w:rsidR="004F2A24">
        <w:t>1 (95%CI: 0</w:t>
      </w:r>
      <w:r w:rsidR="004F2A24" w:rsidRPr="00AA4FBB">
        <w:t>.7</w:t>
      </w:r>
      <w:r w:rsidR="004F2A24">
        <w:t xml:space="preserve">2 to </w:t>
      </w:r>
      <w:r w:rsidR="004F2A24" w:rsidRPr="00AA4FBB">
        <w:t>1.49</w:t>
      </w:r>
      <w:r w:rsidR="004F2A24">
        <w:t xml:space="preserve">) kg compared with </w:t>
      </w:r>
      <w:r w:rsidR="004F2A24" w:rsidRPr="00AA4FBB">
        <w:t>an</w:t>
      </w:r>
      <w:r w:rsidR="004F2A24">
        <w:t xml:space="preserve"> increase of 0</w:t>
      </w:r>
      <w:r w:rsidR="004F2A24" w:rsidRPr="00AA4FBB">
        <w:t>.5</w:t>
      </w:r>
      <w:r w:rsidR="004F2A24">
        <w:t xml:space="preserve">5 (95%CI: </w:t>
      </w:r>
      <w:r w:rsidR="004F2A24" w:rsidRPr="00AA4FBB">
        <w:t>-</w:t>
      </w:r>
      <w:r w:rsidR="004F2A24">
        <w:t>0</w:t>
      </w:r>
      <w:r w:rsidR="004F2A24" w:rsidRPr="00AA4FBB">
        <w:t>.03</w:t>
      </w:r>
      <w:r w:rsidR="004F2A24">
        <w:t xml:space="preserve"> to </w:t>
      </w:r>
      <w:r w:rsidR="004F2A24" w:rsidRPr="00AA4FBB">
        <w:t>1.1</w:t>
      </w:r>
      <w:r w:rsidR="004F2A24">
        <w:t xml:space="preserve">3) kg in women with a BMI </w:t>
      </w:r>
      <w:r w:rsidR="002A2B86">
        <w:rPr>
          <w:rFonts w:cs="Arial"/>
        </w:rPr>
        <w:t>≥</w:t>
      </w:r>
      <w:r w:rsidR="004F2A24">
        <w:t xml:space="preserve"> 25kg/m</w:t>
      </w:r>
      <w:r w:rsidR="004F2A24">
        <w:rPr>
          <w:vertAlign w:val="superscript"/>
        </w:rPr>
        <w:t>2</w:t>
      </w:r>
      <w:r w:rsidR="004F2A24">
        <w:t xml:space="preserve"> (P-value for difference 0.10). </w:t>
      </w:r>
      <w:r w:rsidR="00027FC0">
        <w:t xml:space="preserve">Finally, Fig </w:t>
      </w:r>
      <w:r w:rsidR="0061150E">
        <w:t>2</w:t>
      </w:r>
      <w:r w:rsidR="00027FC0" w:rsidRPr="00F27F09">
        <w:t>C</w:t>
      </w:r>
      <w:r w:rsidR="00027FC0">
        <w:rPr>
          <w:i/>
        </w:rPr>
        <w:t xml:space="preserve"> </w:t>
      </w:r>
      <w:r w:rsidR="00C82CA9">
        <w:t>presents the comparison of the Thomas estimates and the pre-pregnancy measured weights. The mean difference (0.88 kg) and the limits of agreement (</w:t>
      </w:r>
      <w:r w:rsidR="00C82CA9" w:rsidRPr="00C82CA9">
        <w:t>-3.68</w:t>
      </w:r>
      <w:r w:rsidR="00C82CA9">
        <w:t xml:space="preserve"> to </w:t>
      </w:r>
      <w:r w:rsidR="00C82CA9" w:rsidRPr="00C82CA9">
        <w:t>5.4</w:t>
      </w:r>
      <w:r w:rsidR="00C82CA9">
        <w:t xml:space="preserve">5 kg) are remarkably similar to those for the comparison of the early pregnancy weights with the measured pre-pregnancy weights (mean 0.88 kg, limits of agreement: </w:t>
      </w:r>
      <w:r w:rsidR="00C82CA9" w:rsidRPr="00D84859">
        <w:rPr>
          <w:rFonts w:cs="Arial"/>
        </w:rPr>
        <w:t>-3.71 to 5.47</w:t>
      </w:r>
      <w:r w:rsidR="00C82CA9">
        <w:rPr>
          <w:rFonts w:cs="Arial"/>
        </w:rPr>
        <w:t xml:space="preserve"> kg).</w:t>
      </w:r>
      <w:r w:rsidR="00027FC0">
        <w:rPr>
          <w:rFonts w:cs="Arial"/>
        </w:rPr>
        <w:t xml:space="preserve"> However, the regression line has a slightly steeper negative slope, indicating a greater tendency for the Thomas method to overestimate the weights of women who were lighter and underestimate them for those who were heavier.</w:t>
      </w:r>
      <w:r w:rsidR="00231EC8">
        <w:rPr>
          <w:rFonts w:cs="Arial"/>
        </w:rPr>
        <w:t xml:space="preserve"> </w:t>
      </w:r>
      <w:r w:rsidR="00695D24">
        <w:t xml:space="preserve">The mean increase in weight from before to early pregnancy in women with a pre-pregnancy BMI </w:t>
      </w:r>
      <w:r w:rsidR="002A2B86">
        <w:rPr>
          <w:rFonts w:cs="Arial"/>
        </w:rPr>
        <w:t>&lt;</w:t>
      </w:r>
      <w:r w:rsidR="00695D24">
        <w:t xml:space="preserve"> 25kg/m</w:t>
      </w:r>
      <w:r w:rsidR="00695D24">
        <w:rPr>
          <w:vertAlign w:val="superscript"/>
        </w:rPr>
        <w:t>2</w:t>
      </w:r>
      <w:r w:rsidR="00695D24">
        <w:t xml:space="preserve"> was </w:t>
      </w:r>
      <w:r w:rsidR="00695D24" w:rsidRPr="00AA4FBB">
        <w:t>1.</w:t>
      </w:r>
      <w:r w:rsidR="00695D24">
        <w:t>20 (95%CI: 0</w:t>
      </w:r>
      <w:r w:rsidR="00695D24" w:rsidRPr="00695D24">
        <w:t>.8</w:t>
      </w:r>
      <w:r w:rsidR="00695D24">
        <w:t>3 to</w:t>
      </w:r>
      <w:r w:rsidR="00695D24" w:rsidRPr="00695D24">
        <w:t xml:space="preserve"> 1.5</w:t>
      </w:r>
      <w:r w:rsidR="00695D24">
        <w:t xml:space="preserve">9) kg compared with </w:t>
      </w:r>
      <w:r w:rsidR="00695D24" w:rsidRPr="00AA4FBB">
        <w:t>an</w:t>
      </w:r>
      <w:r w:rsidR="00695D24">
        <w:t xml:space="preserve"> increase of </w:t>
      </w:r>
      <w:r w:rsidR="00F646A2">
        <w:t xml:space="preserve">only </w:t>
      </w:r>
      <w:r w:rsidR="00695D24">
        <w:t>0</w:t>
      </w:r>
      <w:r w:rsidR="00695D24" w:rsidRPr="00AA4FBB">
        <w:t>.</w:t>
      </w:r>
      <w:r w:rsidR="00695D24">
        <w:t xml:space="preserve">40 (95%CI: </w:t>
      </w:r>
      <w:r w:rsidR="00695D24" w:rsidRPr="00695D24">
        <w:t>-.1</w:t>
      </w:r>
      <w:r w:rsidR="00695D24">
        <w:t>8</w:t>
      </w:r>
      <w:r w:rsidR="00695D24" w:rsidRPr="00695D24">
        <w:t>3</w:t>
      </w:r>
      <w:r w:rsidR="00695D24">
        <w:t xml:space="preserve"> to</w:t>
      </w:r>
      <w:r w:rsidR="00695D24" w:rsidRPr="00695D24">
        <w:t xml:space="preserve"> </w:t>
      </w:r>
      <w:r w:rsidR="00695D24">
        <w:t>0</w:t>
      </w:r>
      <w:r w:rsidR="00695D24" w:rsidRPr="00695D24">
        <w:t>.98</w:t>
      </w:r>
      <w:r w:rsidR="00695D24">
        <w:t xml:space="preserve">) kg in women with a BMI </w:t>
      </w:r>
      <w:r w:rsidR="002A2B86">
        <w:rPr>
          <w:rFonts w:cs="Arial"/>
        </w:rPr>
        <w:t>≥</w:t>
      </w:r>
      <w:r w:rsidR="00695D24">
        <w:t xml:space="preserve"> 25kg/m</w:t>
      </w:r>
      <w:r w:rsidR="00695D24">
        <w:rPr>
          <w:vertAlign w:val="superscript"/>
        </w:rPr>
        <w:t>2</w:t>
      </w:r>
      <w:r w:rsidR="00695D24">
        <w:t xml:space="preserve"> (P-value for difference 0.</w:t>
      </w:r>
      <w:r w:rsidR="00F646A2">
        <w:t>02</w:t>
      </w:r>
      <w:r w:rsidR="00695D24">
        <w:t>)</w:t>
      </w:r>
      <w:r w:rsidR="003622AF">
        <w:t xml:space="preserve">. </w:t>
      </w:r>
    </w:p>
    <w:p w14:paraId="5220D368" w14:textId="5820661D" w:rsidR="004F2A24" w:rsidRDefault="004F2A24" w:rsidP="004F2A24">
      <w:pPr>
        <w:spacing w:line="480" w:lineRule="auto"/>
        <w:ind w:firstLine="720"/>
      </w:pPr>
      <w:r>
        <w:lastRenderedPageBreak/>
        <w:t xml:space="preserve">Focusing on </w:t>
      </w:r>
      <w:r w:rsidR="00CD1A52">
        <w:t xml:space="preserve">the </w:t>
      </w:r>
      <w:r>
        <w:t xml:space="preserve">74 women whose early pregnancy visit took place at 12 weeks’ gestation or later (median 12.7 weeks, interquartile range 12.1-13.1 weeks), revealed similar results to </w:t>
      </w:r>
      <w:r w:rsidR="00B6209D">
        <w:t xml:space="preserve">those in </w:t>
      </w:r>
      <w:r>
        <w:t xml:space="preserve">the entire sample. </w:t>
      </w:r>
      <w:r w:rsidR="005024C2">
        <w:t>The recalled weight under-estimated the actual measured weight by a mean of 1.40 kg, slightly less than the under-estimation in the full study sample (1.65 kg). T</w:t>
      </w:r>
      <w:r>
        <w:t xml:space="preserve">he early pregnancy measured weight </w:t>
      </w:r>
      <w:r w:rsidR="005024C2">
        <w:t xml:space="preserve">and the Thomas method </w:t>
      </w:r>
      <w:r>
        <w:t>over-estimated the actual measured weight by mean of 1.1</w:t>
      </w:r>
      <w:r w:rsidR="005E41F6">
        <w:t>0</w:t>
      </w:r>
      <w:r w:rsidR="00C82CA9">
        <w:t xml:space="preserve"> </w:t>
      </w:r>
      <w:r>
        <w:t xml:space="preserve">kg </w:t>
      </w:r>
      <w:r w:rsidR="005F6728">
        <w:t>and 1.0</w:t>
      </w:r>
      <w:r w:rsidR="005E41F6">
        <w:t xml:space="preserve">5 kg, </w:t>
      </w:r>
      <w:r>
        <w:t xml:space="preserve">slightly more than </w:t>
      </w:r>
      <w:r w:rsidRPr="00B951CD">
        <w:t xml:space="preserve">the average </w:t>
      </w:r>
      <w:r w:rsidR="00167636">
        <w:t xml:space="preserve">using both methods </w:t>
      </w:r>
      <w:r w:rsidRPr="00B951CD">
        <w:t>for all women</w:t>
      </w:r>
      <w:r w:rsidR="005E41F6">
        <w:t xml:space="preserve"> </w:t>
      </w:r>
      <w:r w:rsidRPr="00B951CD">
        <w:t xml:space="preserve">in the </w:t>
      </w:r>
      <w:r w:rsidR="00B951CD" w:rsidRPr="00B951CD">
        <w:t xml:space="preserve">full </w:t>
      </w:r>
      <w:r w:rsidRPr="00B951CD">
        <w:t>sample (0.88</w:t>
      </w:r>
      <w:r w:rsidR="00C82CA9">
        <w:t xml:space="preserve"> </w:t>
      </w:r>
      <w:r w:rsidRPr="00B951CD">
        <w:t>kg).</w:t>
      </w:r>
      <w:r>
        <w:t xml:space="preserve"> </w:t>
      </w:r>
    </w:p>
    <w:p w14:paraId="0BF48884" w14:textId="77777777" w:rsidR="005024C2" w:rsidRDefault="005024C2" w:rsidP="005024C2">
      <w:pPr>
        <w:spacing w:line="480" w:lineRule="auto"/>
        <w:ind w:firstLine="720"/>
      </w:pPr>
      <w:r>
        <w:t xml:space="preserve">In our full analysis sample, 61 women had conceived within one month of the initial interview. Repetition of the analyses on this sub-sample gave similar findings to those for the full sample of 198 women; compared with the full sample, the width of the limits of agreement increased slightly for the recalled weights from 11.88 to 12.42 kg but reduced slightly for the both the proxy early pregnancy measured weights (from 9.18kg to 8.07 kg), and the Thomas method (from 9.13 to 7.85 kg). </w:t>
      </w:r>
    </w:p>
    <w:p w14:paraId="117C7B3F" w14:textId="32B2ABAB" w:rsidR="0045769D" w:rsidRDefault="0045769D" w:rsidP="00287D6A">
      <w:pPr>
        <w:spacing w:line="480" w:lineRule="auto"/>
        <w:rPr>
          <w:b/>
        </w:rPr>
      </w:pPr>
    </w:p>
    <w:p w14:paraId="171836D8" w14:textId="44258F65" w:rsidR="00287D6A" w:rsidRPr="0045769D" w:rsidRDefault="00287D6A" w:rsidP="00287D6A">
      <w:pPr>
        <w:spacing w:line="480" w:lineRule="auto"/>
        <w:rPr>
          <w:b/>
        </w:rPr>
      </w:pPr>
      <w:r w:rsidRPr="0045769D">
        <w:rPr>
          <w:b/>
        </w:rPr>
        <w:t xml:space="preserve">Comparison of </w:t>
      </w:r>
      <w:r w:rsidR="002848B8">
        <w:rPr>
          <w:b/>
        </w:rPr>
        <w:t xml:space="preserve">weight </w:t>
      </w:r>
      <w:r w:rsidRPr="0045769D">
        <w:rPr>
          <w:b/>
        </w:rPr>
        <w:t xml:space="preserve">estimates in the </w:t>
      </w:r>
      <w:r w:rsidR="0045769D" w:rsidRPr="0045769D">
        <w:rPr>
          <w:b/>
        </w:rPr>
        <w:t>full SWS cohort</w:t>
      </w:r>
    </w:p>
    <w:p w14:paraId="51012920" w14:textId="3B43CA7D" w:rsidR="004F2A24" w:rsidRDefault="00EB7DC5" w:rsidP="004F2A24">
      <w:pPr>
        <w:spacing w:line="480" w:lineRule="auto"/>
        <w:ind w:firstLine="720"/>
      </w:pPr>
      <w:r>
        <w:t>Some 1,877 women had all the necessary measures to be able to compare the proxy measures</w:t>
      </w:r>
      <w:r w:rsidR="00B723A0">
        <w:t xml:space="preserve"> (Fig 1)</w:t>
      </w:r>
      <w:r w:rsidR="00845F3F">
        <w:t>,</w:t>
      </w:r>
      <w:r w:rsidR="00B723A0">
        <w:t xml:space="preserve"> though</w:t>
      </w:r>
      <w:r w:rsidR="00845F3F">
        <w:t>,</w:t>
      </w:r>
      <w:r w:rsidR="00B723A0">
        <w:t xml:space="preserve"> for six women</w:t>
      </w:r>
      <w:r w:rsidR="00845F3F">
        <w:t>,</w:t>
      </w:r>
      <w:r w:rsidR="00B723A0">
        <w:t xml:space="preserve"> </w:t>
      </w:r>
      <w:r w:rsidR="005D156C">
        <w:t xml:space="preserve">missing data on some of the variables required for </w:t>
      </w:r>
      <w:r w:rsidR="00B723A0">
        <w:t xml:space="preserve">the Thomas method </w:t>
      </w:r>
      <w:r w:rsidR="005D156C">
        <w:t xml:space="preserve">meant that it </w:t>
      </w:r>
      <w:r w:rsidR="00B723A0">
        <w:t>could not be calculated</w:t>
      </w:r>
      <w:r>
        <w:t xml:space="preserve">. </w:t>
      </w:r>
      <w:r w:rsidR="00C74C12">
        <w:t>Given that the early pr</w:t>
      </w:r>
      <w:r w:rsidR="005D156C">
        <w:t>egnancy weights and Thomas weights</w:t>
      </w:r>
      <w:r w:rsidR="00C74C12">
        <w:t xml:space="preserve"> tend to over-estimate the pre-pregnancy weight</w:t>
      </w:r>
      <w:r w:rsidR="005D156C">
        <w:t>s</w:t>
      </w:r>
      <w:r w:rsidR="00C74C12">
        <w:t xml:space="preserve"> </w:t>
      </w:r>
      <w:r w:rsidR="006B279F">
        <w:t>while</w:t>
      </w:r>
      <w:r w:rsidR="00C74C12">
        <w:t xml:space="preserve"> the recalled weights tend to be an under-estimate, we adjusted each measure by its mean difference from the true pre-pregnancy measured weights obtaining the Bland-Altman analyses above. Thus we subtracted 0.88 kg from the early pregnancy measured weight</w:t>
      </w:r>
      <w:r w:rsidR="005D156C">
        <w:t>s</w:t>
      </w:r>
      <w:r w:rsidR="00C74C12">
        <w:t xml:space="preserve"> and the Thomas weights and added 1.65 kg to the recalled weights. </w:t>
      </w:r>
      <w:r w:rsidR="000B46AF">
        <w:t xml:space="preserve">The Bland-Altman plot comparing </w:t>
      </w:r>
      <w:r w:rsidR="005E41F6">
        <w:t>each pair of</w:t>
      </w:r>
      <w:r w:rsidR="000B46AF">
        <w:t xml:space="preserve"> </w:t>
      </w:r>
      <w:r w:rsidR="00A3438F">
        <w:lastRenderedPageBreak/>
        <w:t xml:space="preserve">adjusted </w:t>
      </w:r>
      <w:r w:rsidR="000B46AF">
        <w:t xml:space="preserve">proxy pre-pregnancy weight measures is shown in </w:t>
      </w:r>
      <w:r w:rsidR="004F2A24">
        <w:t xml:space="preserve">Fig </w:t>
      </w:r>
      <w:r w:rsidR="005E41F6">
        <w:t xml:space="preserve">3 </w:t>
      </w:r>
      <w:r w:rsidR="000B46AF">
        <w:t xml:space="preserve">and reveals </w:t>
      </w:r>
      <w:r w:rsidR="004F2A24">
        <w:t xml:space="preserve">considerable differences between the </w:t>
      </w:r>
      <w:r w:rsidR="00F646A2">
        <w:t xml:space="preserve">recalled weights and the </w:t>
      </w:r>
      <w:r w:rsidR="004F2A24">
        <w:t xml:space="preserve">two </w:t>
      </w:r>
      <w:r w:rsidR="00F646A2">
        <w:t xml:space="preserve">other </w:t>
      </w:r>
      <w:r w:rsidR="000B46AF">
        <w:t xml:space="preserve">proxy </w:t>
      </w:r>
      <w:r w:rsidR="004F2A24">
        <w:t xml:space="preserve">estimates. The limits of agreement </w:t>
      </w:r>
      <w:r w:rsidR="00C74C12">
        <w:t xml:space="preserve">were </w:t>
      </w:r>
      <w:r w:rsidR="004F2A24">
        <w:t>wide</w:t>
      </w:r>
      <w:r w:rsidR="006B279F">
        <w:t>, being</w:t>
      </w:r>
      <w:r w:rsidR="00845F3F">
        <w:t xml:space="preserve"> </w:t>
      </w:r>
      <w:r w:rsidR="004F2A24">
        <w:t>13.</w:t>
      </w:r>
      <w:r w:rsidR="00B723A0">
        <w:t xml:space="preserve">3 </w:t>
      </w:r>
      <w:r w:rsidR="00845F3F">
        <w:t xml:space="preserve">kg </w:t>
      </w:r>
      <w:r w:rsidR="00B723A0">
        <w:t xml:space="preserve">and 13.2 </w:t>
      </w:r>
      <w:r w:rsidR="004F2A24">
        <w:t>kg</w:t>
      </w:r>
      <w:r w:rsidR="00B723A0">
        <w:t xml:space="preserve"> </w:t>
      </w:r>
      <w:r w:rsidR="00845F3F">
        <w:t xml:space="preserve">apart </w:t>
      </w:r>
      <w:r w:rsidR="00A3438F">
        <w:t xml:space="preserve">respectively </w:t>
      </w:r>
      <w:r w:rsidR="00B723A0">
        <w:t>for the comparison</w:t>
      </w:r>
      <w:r w:rsidR="00A3438F">
        <w:t>s</w:t>
      </w:r>
      <w:r w:rsidR="00B723A0">
        <w:t xml:space="preserve"> </w:t>
      </w:r>
      <w:r w:rsidR="00A3438F">
        <w:t xml:space="preserve">between the recalled weights and </w:t>
      </w:r>
      <w:r w:rsidR="00845F3F">
        <w:t xml:space="preserve">each of </w:t>
      </w:r>
      <w:r w:rsidR="00B723A0">
        <w:t>the early pregnancy measure</w:t>
      </w:r>
      <w:r w:rsidR="00A3438F">
        <w:t>d and Thomas weights</w:t>
      </w:r>
      <w:r w:rsidR="004F2A24">
        <w:t xml:space="preserve">. </w:t>
      </w:r>
      <w:r w:rsidR="00845F3F">
        <w:t>In contrast, the limits of agreement for the comparison of early pregnancy measured weights and Thomas weights were much narrow</w:t>
      </w:r>
      <w:r w:rsidR="005D156C">
        <w:t>er</w:t>
      </w:r>
      <w:r w:rsidR="00845F3F">
        <w:t xml:space="preserve">, being only 1.18 kg. </w:t>
      </w:r>
      <w:r w:rsidR="00A3438F">
        <w:t>The adjusted weights differed by more than 10 kg f</w:t>
      </w:r>
      <w:r w:rsidR="004F2A24">
        <w:t xml:space="preserve">or </w:t>
      </w:r>
      <w:r w:rsidR="00A3438F">
        <w:t xml:space="preserve">17 </w:t>
      </w:r>
      <w:r w:rsidR="004F2A24">
        <w:t>(</w:t>
      </w:r>
      <w:r w:rsidR="00A3438F">
        <w:t>0.9</w:t>
      </w:r>
      <w:r w:rsidR="004F2A24">
        <w:t>%) women</w:t>
      </w:r>
      <w:r w:rsidR="00A3438F">
        <w:t xml:space="preserve"> between </w:t>
      </w:r>
      <w:r w:rsidR="004F2A24">
        <w:t xml:space="preserve">the </w:t>
      </w:r>
      <w:r w:rsidR="00A3438F">
        <w:t>early pregnancy measured and recalled weights, for 15 (0.8%) women between the Thomas and recalled weights, and for no women between the early pregnancy measured weights and the Thomas weights</w:t>
      </w:r>
      <w:r w:rsidR="004F2A24">
        <w:t xml:space="preserve">. </w:t>
      </w:r>
    </w:p>
    <w:p w14:paraId="1DAA95B1" w14:textId="77777777" w:rsidR="00A901C5" w:rsidRDefault="00A901C5" w:rsidP="00F27F09">
      <w:pPr>
        <w:spacing w:line="480" w:lineRule="auto"/>
        <w:ind w:firstLine="720"/>
        <w:rPr>
          <w:b/>
        </w:rPr>
      </w:pPr>
    </w:p>
    <w:p w14:paraId="00229AB3" w14:textId="145F0E0C" w:rsidR="002848B8" w:rsidRPr="002848B8" w:rsidRDefault="002848B8" w:rsidP="002848B8">
      <w:pPr>
        <w:spacing w:line="480" w:lineRule="auto"/>
        <w:rPr>
          <w:b/>
        </w:rPr>
      </w:pPr>
      <w:r w:rsidRPr="002848B8">
        <w:rPr>
          <w:b/>
        </w:rPr>
        <w:t xml:space="preserve">Comparison of pre-pregnancy BMI group allocation </w:t>
      </w:r>
      <w:r>
        <w:rPr>
          <w:b/>
        </w:rPr>
        <w:t xml:space="preserve">and gestational weight gain </w:t>
      </w:r>
      <w:r w:rsidRPr="002848B8">
        <w:rPr>
          <w:b/>
        </w:rPr>
        <w:t xml:space="preserve">using the two estimated </w:t>
      </w:r>
      <w:r>
        <w:rPr>
          <w:b/>
        </w:rPr>
        <w:t xml:space="preserve">pre-pregnancy </w:t>
      </w:r>
      <w:r w:rsidRPr="002848B8">
        <w:rPr>
          <w:b/>
        </w:rPr>
        <w:t>weight measures</w:t>
      </w:r>
    </w:p>
    <w:p w14:paraId="4886BB45" w14:textId="08E2FBC2" w:rsidR="004F2A24" w:rsidRDefault="00600AF9" w:rsidP="004F2A24">
      <w:pPr>
        <w:spacing w:line="480" w:lineRule="auto"/>
        <w:ind w:firstLine="720"/>
      </w:pPr>
      <w:r>
        <w:t xml:space="preserve">Using the adjusted </w:t>
      </w:r>
      <w:r w:rsidR="00EB7DC5">
        <w:t xml:space="preserve">proxy </w:t>
      </w:r>
      <w:r>
        <w:t>measures described above, f</w:t>
      </w:r>
      <w:r w:rsidR="004F2A24">
        <w:t>or each wom</w:t>
      </w:r>
      <w:r w:rsidR="002848B8">
        <w:t>a</w:t>
      </w:r>
      <w:r w:rsidR="004F2A24">
        <w:t xml:space="preserve">n we derived </w:t>
      </w:r>
      <w:r w:rsidR="000B46AF">
        <w:t>her estimated</w:t>
      </w:r>
      <w:r w:rsidR="004F2A24">
        <w:t xml:space="preserve"> pre-pregnancy BMI group and gestational weight gain category using IOM guidelines.</w:t>
      </w:r>
      <w:r w:rsidR="00A901C5">
        <w:fldChar w:fldCharType="begin"/>
      </w:r>
      <w:r w:rsidR="0008713D">
        <w:instrText xml:space="preserve"> ADDIN EN.CITE &lt;EndNote&gt;&lt;Cite&gt;&lt;Author&gt;Committee on Nutritional Status During Pregnancy and Lactation&lt;/Author&gt;&lt;Year&gt;1990&lt;/Year&gt;&lt;RecNum&gt;5213&lt;/RecNum&gt;&lt;DisplayText&gt;&lt;style face="superscript"&gt;21, 22&lt;/style&gt;&lt;/DisplayText&gt;&lt;record&gt;&lt;rec-number&gt;5213&lt;/rec-number&gt;&lt;foreign-keys&gt;&lt;key app="EN" db-id="zwff5drtqzs907eazd9vf02zxaf9rszpd9vw" timestamp="1433427844"&gt;5213&lt;/key&gt;&lt;/foreign-keys&gt;&lt;ref-type name="Report"&gt;27&lt;/ref-type&gt;&lt;contributors&gt;&lt;authors&gt;&lt;author&gt;Committee on Nutritional Status During Pregnancy and Lactation, &lt;/author&gt;&lt;/authors&gt;&lt;tertiary-authors&gt;&lt;author&gt;National Academies Press&lt;/author&gt;&lt;/tertiary-authors&gt;&lt;/contributors&gt;&lt;titles&gt;&lt;title&gt;Nutrition during pregnancy&lt;/title&gt;&lt;/titles&gt;&lt;dates&gt;&lt;year&gt;1990&lt;/year&gt;&lt;/dates&gt;&lt;pub-location&gt; Washington, D.C&lt;/pub-location&gt;&lt;publisher&gt;Institute of Medicine &lt;/publisher&gt;&lt;urls&gt;&lt;related-urls&gt;&lt;url&gt;http://www.nap.edu/download.php?record_id=1451&lt;/url&gt;&lt;/related-urls&gt;&lt;/urls&gt;&lt;/record&gt;&lt;/Cite&gt;&lt;Cite&gt;&lt;Author&gt;Rasmussen&lt;/Author&gt;&lt;Year&gt;2009&lt;/Year&gt;&lt;RecNum&gt;5212&lt;/RecNum&gt;&lt;record&gt;&lt;rec-number&gt;5212&lt;/rec-number&gt;&lt;foreign-keys&gt;&lt;key app="EN" db-id="zwff5drtqzs907eazd9vf02zxaf9rszpd9vw" timestamp="1433417002"&gt;5212&lt;/key&gt;&lt;/foreign-keys&gt;&lt;ref-type name="Report"&gt;27&lt;/ref-type&gt;&lt;contributors&gt;&lt;authors&gt;&lt;author&gt;Rasmussen, K.M., &lt;/author&gt;&lt;author&gt;Yaktine, A.L.&lt;/author&gt;&lt;/authors&gt;&lt;secondary-authors&gt;&lt;/secondary-authors&gt;&lt;tertiary-authors&gt;&lt;author&gt;National Academies Press&lt;/author&gt;&lt;/tertiary-authors&gt;&lt;/contributors&gt;&lt;titles&gt;&lt;title&gt;Reexamining the guidelines. Weight gain during  pregnancy&lt;/title&gt;&lt;/titles&gt;&lt;dates&gt;&lt;year&gt;2009&lt;/year&gt;&lt;/dates&gt;&lt;pub-location&gt;Washington D.C.&lt;/pub-location&gt;&lt;publisher&gt;Institute of Medicine and National Research Council of the National Academies &lt;/publisher&gt;&lt;urls&gt;&lt;related-urls&gt;&lt;url&gt;http://www.nap.edu/download.php?record_id=12584&lt;/url&gt;&lt;/related-urls&gt;&lt;/urls&gt;&lt;/record&gt;&lt;/Cite&gt;&lt;/EndNote&gt;</w:instrText>
      </w:r>
      <w:r w:rsidR="00A901C5">
        <w:fldChar w:fldCharType="separate"/>
      </w:r>
      <w:r w:rsidR="0008713D" w:rsidRPr="0008713D">
        <w:rPr>
          <w:noProof/>
          <w:vertAlign w:val="superscript"/>
        </w:rPr>
        <w:t>21, 22</w:t>
      </w:r>
      <w:r w:rsidR="00A901C5">
        <w:fldChar w:fldCharType="end"/>
      </w:r>
      <w:r w:rsidR="004F2A24">
        <w:t xml:space="preserve"> The comparison</w:t>
      </w:r>
      <w:r w:rsidR="00C74C12">
        <w:t>s between the three methods</w:t>
      </w:r>
      <w:r w:rsidR="004F2A24">
        <w:t xml:space="preserve"> for pre-pregnancy BMI </w:t>
      </w:r>
      <w:r w:rsidR="005D156C">
        <w:t xml:space="preserve">are </w:t>
      </w:r>
      <w:r w:rsidR="004F2A24">
        <w:t xml:space="preserve">given in Table 3. </w:t>
      </w:r>
      <w:r w:rsidR="00BE4D91">
        <w:t>In the comparisons between the recalled weight and the two other proxy measures shown in Tables 3a and 3b,</w:t>
      </w:r>
      <w:r w:rsidR="00F05880">
        <w:t xml:space="preserve"> </w:t>
      </w:r>
      <w:r w:rsidR="004F2A24">
        <w:t xml:space="preserve">87% </w:t>
      </w:r>
      <w:r w:rsidR="00BE4D91">
        <w:t xml:space="preserve">of women </w:t>
      </w:r>
      <w:r w:rsidR="004F2A24">
        <w:t xml:space="preserve">were categorised to the same BMI group, with the remaining 13% being allocated to different but neighbouring categories; two women were allocated to groups that were two categories apart (normal weight and </w:t>
      </w:r>
      <w:r w:rsidR="00CF09A6">
        <w:t>obesity</w:t>
      </w:r>
      <w:r w:rsidR="004F2A24">
        <w:t xml:space="preserve">). </w:t>
      </w:r>
      <w:r w:rsidR="00BE4D91">
        <w:t>Table 3c shows the comparison of the early pregnancy weight and the Thomas method</w:t>
      </w:r>
      <w:r w:rsidR="006B279F">
        <w:t>,</w:t>
      </w:r>
      <w:r w:rsidR="00BE4D91">
        <w:t xml:space="preserve"> and 99% of women were allocated to the same category by both methods. </w:t>
      </w:r>
    </w:p>
    <w:p w14:paraId="542366FA" w14:textId="1B21D6D4" w:rsidR="004F2A24" w:rsidRDefault="004F2A24" w:rsidP="004F2A24">
      <w:pPr>
        <w:spacing w:line="480" w:lineRule="auto"/>
        <w:ind w:firstLine="720"/>
      </w:pPr>
      <w:r>
        <w:t xml:space="preserve">The level of agreement </w:t>
      </w:r>
      <w:r w:rsidR="00BE4D91">
        <w:t xml:space="preserve">between the methods </w:t>
      </w:r>
      <w:r>
        <w:t>for gestational weight gain is shown in Table 4 and was less good than for BMI</w:t>
      </w:r>
      <w:r w:rsidR="00845F3F">
        <w:t xml:space="preserve"> category</w:t>
      </w:r>
      <w:r>
        <w:t xml:space="preserve">. 72% of women were </w:t>
      </w:r>
      <w:r>
        <w:lastRenderedPageBreak/>
        <w:t xml:space="preserve">allocated to the same group using </w:t>
      </w:r>
      <w:r w:rsidR="00807CC6">
        <w:t>the early pregnancy weight and recalled weight (Table 4a), and 73% for the Thomas weight and recalled weight (Table 4b)</w:t>
      </w:r>
      <w:r>
        <w:t xml:space="preserve">, </w:t>
      </w:r>
      <w:r w:rsidR="00807CC6">
        <w:t xml:space="preserve">For the two comparisons, </w:t>
      </w:r>
      <w:r>
        <w:t>2</w:t>
      </w:r>
      <w:r w:rsidR="00457974">
        <w:t>4</w:t>
      </w:r>
      <w:r>
        <w:t xml:space="preserve"> </w:t>
      </w:r>
      <w:r w:rsidR="00C82CA9">
        <w:t xml:space="preserve">(1.3%) </w:t>
      </w:r>
      <w:r w:rsidR="00807CC6">
        <w:t xml:space="preserve">and 27 (1.4%) </w:t>
      </w:r>
      <w:r>
        <w:t xml:space="preserve">women </w:t>
      </w:r>
      <w:r w:rsidR="00807CC6">
        <w:t xml:space="preserve">respectively </w:t>
      </w:r>
      <w:r>
        <w:t xml:space="preserve">were in the inadequate weight gain category according to one estimate and the excessive weight gain category according to the other. </w:t>
      </w:r>
      <w:r w:rsidR="00807CC6">
        <w:t>Concordance between gestational weight gain categories using the early pregnancy weight and Thomas weight was higher at 95%, and no women were categorised as having weight gain that was inadequate using one method and excessive by the other.</w:t>
      </w:r>
    </w:p>
    <w:p w14:paraId="40BC8730" w14:textId="69DDF6AF" w:rsidR="004F2A24" w:rsidRDefault="004F2A24" w:rsidP="004F2A24">
      <w:pPr>
        <w:rPr>
          <w:b/>
        </w:rPr>
      </w:pPr>
    </w:p>
    <w:p w14:paraId="7FDA474F" w14:textId="77777777" w:rsidR="0023179D" w:rsidRDefault="0023179D">
      <w:pPr>
        <w:rPr>
          <w:b/>
        </w:rPr>
      </w:pPr>
      <w:r>
        <w:rPr>
          <w:b/>
        </w:rPr>
        <w:br w:type="page"/>
      </w:r>
    </w:p>
    <w:p w14:paraId="1B9B0D4A" w14:textId="7C4F0E08" w:rsidR="004F2A24" w:rsidRPr="002514C2" w:rsidRDefault="004F2A24" w:rsidP="004F2A24">
      <w:pPr>
        <w:spacing w:line="480" w:lineRule="auto"/>
        <w:rPr>
          <w:b/>
        </w:rPr>
      </w:pPr>
      <w:r>
        <w:rPr>
          <w:b/>
        </w:rPr>
        <w:lastRenderedPageBreak/>
        <w:t>DISCUSSION</w:t>
      </w:r>
    </w:p>
    <w:p w14:paraId="1B2336F3" w14:textId="6C03E071" w:rsidR="00496C64" w:rsidRPr="00EA689F" w:rsidRDefault="00496C64" w:rsidP="00496C64">
      <w:pPr>
        <w:spacing w:line="480" w:lineRule="auto"/>
        <w:rPr>
          <w:b/>
        </w:rPr>
      </w:pPr>
      <w:r w:rsidRPr="00EA689F">
        <w:rPr>
          <w:b/>
        </w:rPr>
        <w:t>Main findings</w:t>
      </w:r>
    </w:p>
    <w:p w14:paraId="388804B6" w14:textId="0694620F" w:rsidR="001E7244" w:rsidRDefault="006B279F" w:rsidP="004F2A24">
      <w:pPr>
        <w:spacing w:line="480" w:lineRule="auto"/>
        <w:ind w:firstLine="720"/>
      </w:pPr>
      <w:r>
        <w:t>W</w:t>
      </w:r>
      <w:r w:rsidR="004F2A24">
        <w:t>eight measurements made in early pregnancy</w:t>
      </w:r>
      <w:r w:rsidR="008F6937">
        <w:t>,</w:t>
      </w:r>
      <w:r w:rsidR="004F2A24">
        <w:t xml:space="preserve"> </w:t>
      </w:r>
      <w:r w:rsidR="009051DF">
        <w:t>and estimates using the Thomas method</w:t>
      </w:r>
      <w:r w:rsidR="008F6937">
        <w:t>,</w:t>
      </w:r>
      <w:r w:rsidR="009051DF">
        <w:t xml:space="preserve"> </w:t>
      </w:r>
      <w:r w:rsidR="004F2A24">
        <w:t xml:space="preserve">were </w:t>
      </w:r>
      <w:r w:rsidR="00457974">
        <w:t xml:space="preserve">on average </w:t>
      </w:r>
      <w:r w:rsidR="004F2A24">
        <w:t xml:space="preserve">0.88 kg higher than </w:t>
      </w:r>
      <w:r w:rsidR="00457974">
        <w:t xml:space="preserve">actual </w:t>
      </w:r>
      <w:r w:rsidR="004F2A24">
        <w:t>pre-pregnancy measured weights</w:t>
      </w:r>
      <w:r w:rsidR="002E13E3">
        <w:t>.</w:t>
      </w:r>
      <w:r w:rsidR="004F2A24">
        <w:t xml:space="preserve"> </w:t>
      </w:r>
      <w:r w:rsidR="002E13E3">
        <w:t>B</w:t>
      </w:r>
      <w:r w:rsidR="009051DF">
        <w:t xml:space="preserve">oth </w:t>
      </w:r>
      <w:r w:rsidR="002E13E3">
        <w:t xml:space="preserve">these </w:t>
      </w:r>
      <w:r w:rsidR="009051DF">
        <w:t xml:space="preserve">methods </w:t>
      </w:r>
      <w:r w:rsidR="004F2A24">
        <w:t>were closer on average to the measured pre-pregnancy weights than recalled weights</w:t>
      </w:r>
      <w:r w:rsidR="00496C64">
        <w:t xml:space="preserve">, which under estimated the pre-pregnancy weight by </w:t>
      </w:r>
      <w:r w:rsidR="002E13E3">
        <w:t xml:space="preserve">a mean of </w:t>
      </w:r>
      <w:r w:rsidR="00496C64">
        <w:t xml:space="preserve">1.65 kg. The </w:t>
      </w:r>
      <w:r w:rsidR="001E7244">
        <w:t>early pregnancy weights and the Thomas weights</w:t>
      </w:r>
      <w:r w:rsidR="004F2A24">
        <w:t xml:space="preserve"> had narrower limits of agreement</w:t>
      </w:r>
      <w:r w:rsidR="001E7244">
        <w:t xml:space="preserve"> than the recalled weights when compared with the pre-pregnancy measured weight</w:t>
      </w:r>
      <w:r w:rsidR="004F2A24">
        <w:t xml:space="preserve">. </w:t>
      </w:r>
      <w:r w:rsidR="00457974">
        <w:t>W</w:t>
      </w:r>
      <w:r w:rsidR="004F2A24">
        <w:t xml:space="preserve">hile women can </w:t>
      </w:r>
      <w:r w:rsidR="00457974">
        <w:t>provide a</w:t>
      </w:r>
      <w:r w:rsidR="004F2A24">
        <w:t xml:space="preserve"> </w:t>
      </w:r>
      <w:r w:rsidR="00353882">
        <w:t xml:space="preserve">recalled </w:t>
      </w:r>
      <w:r w:rsidR="004F2A24">
        <w:t>pre-pregnancy weight</w:t>
      </w:r>
      <w:r w:rsidR="00457974">
        <w:t xml:space="preserve"> estimate</w:t>
      </w:r>
      <w:r w:rsidR="004F2A24">
        <w:t xml:space="preserve">, not all can do so </w:t>
      </w:r>
      <w:r w:rsidR="001E7244">
        <w:t>precisely</w:t>
      </w:r>
      <w:r w:rsidR="004F2A24">
        <w:t xml:space="preserve">. Notably, women </w:t>
      </w:r>
      <w:r w:rsidR="008B21EA">
        <w:t xml:space="preserve">who were heavier </w:t>
      </w:r>
      <w:r w:rsidR="004F2A24">
        <w:t xml:space="preserve">tended to underestimate their pre-pregnancy weight more than those who were lighter. </w:t>
      </w:r>
      <w:r w:rsidR="001E7244">
        <w:t xml:space="preserve">The Thomas method also showed a tendency to underestimate weights of women who were heavier, but not to such an extent. There was less evidence that the early pregnancy weights underestimated the pre-pregnancy weights as women became heavier. </w:t>
      </w:r>
    </w:p>
    <w:p w14:paraId="4908FEAD" w14:textId="3379E12F" w:rsidR="001E7244" w:rsidRDefault="0083692E" w:rsidP="004F2A24">
      <w:pPr>
        <w:spacing w:line="480" w:lineRule="auto"/>
        <w:ind w:firstLine="720"/>
      </w:pPr>
      <w:r>
        <w:t xml:space="preserve">Some women recall their weights with considerable error </w:t>
      </w:r>
      <w:r w:rsidR="006B279F">
        <w:t xml:space="preserve">and </w:t>
      </w:r>
      <w:r>
        <w:t xml:space="preserve">in 2.5% </w:t>
      </w:r>
      <w:r w:rsidR="002E13E3">
        <w:t xml:space="preserve">of women </w:t>
      </w:r>
      <w:r w:rsidR="006B279F">
        <w:t>the error exceeded 10 kg</w:t>
      </w:r>
      <w:r>
        <w:t xml:space="preserve">. </w:t>
      </w:r>
      <w:r w:rsidR="004F2A24">
        <w:t xml:space="preserve">Even when the analysis was confined to those women whose early pregnancy visit occurred later in gestation, the measurements at those early pregnancy visits </w:t>
      </w:r>
      <w:r w:rsidR="009051DF">
        <w:t xml:space="preserve">or the Thomas weights </w:t>
      </w:r>
      <w:r w:rsidR="004F2A24">
        <w:t xml:space="preserve">were still </w:t>
      </w:r>
      <w:r>
        <w:t xml:space="preserve">more </w:t>
      </w:r>
      <w:r w:rsidR="005024C2">
        <w:t>accurate</w:t>
      </w:r>
      <w:r>
        <w:t xml:space="preserve"> </w:t>
      </w:r>
      <w:r w:rsidR="004F2A24">
        <w:t>estimate</w:t>
      </w:r>
      <w:r w:rsidR="002E13E3">
        <w:t>s</w:t>
      </w:r>
      <w:r w:rsidR="004F2A24">
        <w:t xml:space="preserve"> of pre-pregnancy weight than the recalled weights. The sensitivity analysis restricted to those who became pregnant within one month of initial interview showed similar results to the findings from the full sample. Thus</w:t>
      </w:r>
      <w:r w:rsidR="006B73F2">
        <w:t>,</w:t>
      </w:r>
      <w:r w:rsidR="004F2A24">
        <w:t xml:space="preserve"> a measurement of weight during the first trimester</w:t>
      </w:r>
      <w:r w:rsidR="009051DF">
        <w:t>, or use of the Thomas method provide</w:t>
      </w:r>
      <w:r>
        <w:t>s</w:t>
      </w:r>
      <w:r w:rsidR="004F2A24">
        <w:t xml:space="preserve"> a </w:t>
      </w:r>
      <w:r>
        <w:t xml:space="preserve">more </w:t>
      </w:r>
      <w:r w:rsidR="005024C2">
        <w:t xml:space="preserve">accurate and </w:t>
      </w:r>
      <w:r>
        <w:t xml:space="preserve">precise </w:t>
      </w:r>
      <w:r w:rsidR="004F2A24">
        <w:t>estimate of the pre-pregnancy weight than a recalled measure, though</w:t>
      </w:r>
      <w:r w:rsidR="006B73F2">
        <w:t>,</w:t>
      </w:r>
      <w:r w:rsidR="004F2A24">
        <w:t xml:space="preserve"> </w:t>
      </w:r>
      <w:r w:rsidR="006B73F2">
        <w:t>due to the weight gain in early pregnancy</w:t>
      </w:r>
      <w:r w:rsidR="004F2A24">
        <w:t xml:space="preserve"> a measurement made during this time </w:t>
      </w:r>
      <w:r w:rsidR="004F2A24">
        <w:lastRenderedPageBreak/>
        <w:t>over-estimates the pre-pregnancy weight</w:t>
      </w:r>
      <w:r w:rsidR="006B73F2">
        <w:t xml:space="preserve"> by </w:t>
      </w:r>
      <w:r w:rsidR="009051DF">
        <w:t>0.88</w:t>
      </w:r>
      <w:r w:rsidR="006B73F2">
        <w:t xml:space="preserve"> kg</w:t>
      </w:r>
      <w:r w:rsidR="00A901C5">
        <w:t xml:space="preserve"> on average</w:t>
      </w:r>
      <w:r w:rsidR="006B73F2">
        <w:t xml:space="preserve">. </w:t>
      </w:r>
      <w:r w:rsidR="009051DF">
        <w:t>Despite the adjustments made for other factors in the Thomas method</w:t>
      </w:r>
      <w:r w:rsidR="00496C64">
        <w:t>,</w:t>
      </w:r>
      <w:r w:rsidR="009051DF">
        <w:t xml:space="preserve"> the resulting </w:t>
      </w:r>
      <w:r w:rsidR="006B279F">
        <w:t>estimates</w:t>
      </w:r>
      <w:r w:rsidR="009051DF">
        <w:t xml:space="preserve"> differed little from the early pregnancy weights. </w:t>
      </w:r>
    </w:p>
    <w:p w14:paraId="2F6AC853" w14:textId="3CD6899C" w:rsidR="00462E26" w:rsidRDefault="000B46AF" w:rsidP="00424128">
      <w:pPr>
        <w:spacing w:line="480" w:lineRule="auto"/>
      </w:pPr>
      <w:r>
        <w:tab/>
        <w:t xml:space="preserve">Our comparison of the proxy weight measures in the full SWS cohort </w:t>
      </w:r>
      <w:r w:rsidR="00FD7A2E">
        <w:t xml:space="preserve">and their use in the calculation of pre-pregnancy BMI and gestational weight gain </w:t>
      </w:r>
      <w:r>
        <w:t xml:space="preserve">showed considerable differences between the </w:t>
      </w:r>
      <w:r w:rsidR="00FD7A2E">
        <w:t xml:space="preserve">use of </w:t>
      </w:r>
      <w:r w:rsidR="0083692E">
        <w:t>recalled weights and the other two proxy weights</w:t>
      </w:r>
      <w:r>
        <w:t xml:space="preserve">. </w:t>
      </w:r>
      <w:r w:rsidR="00FD7A2E">
        <w:t xml:space="preserve">Some </w:t>
      </w:r>
      <w:r w:rsidR="00462E26">
        <w:t xml:space="preserve">women were classified into different </w:t>
      </w:r>
      <w:r w:rsidR="00FD7A2E">
        <w:t xml:space="preserve">BMI or gestational weight gain </w:t>
      </w:r>
      <w:r w:rsidR="00462E26">
        <w:t>groups depending on which weight estimate was used. The discrepancies were greater for gestational weight gain than for pre-pregnancy BMI. It is worth noting that gestational weight gain uses the pre-pregnancy weight estimate twice in its calculation, as the categori</w:t>
      </w:r>
      <w:r w:rsidR="00A901C5">
        <w:t xml:space="preserve">sation is </w:t>
      </w:r>
      <w:r w:rsidR="00462E26">
        <w:t xml:space="preserve">based both on pre-pregnancy BMI and on the change in weight from before to late pregnancy. </w:t>
      </w:r>
    </w:p>
    <w:p w14:paraId="132EB2D9" w14:textId="77777777" w:rsidR="00424128" w:rsidRDefault="00424128" w:rsidP="00424128">
      <w:pPr>
        <w:spacing w:line="480" w:lineRule="auto"/>
      </w:pPr>
    </w:p>
    <w:p w14:paraId="50492539" w14:textId="7D3F37DC" w:rsidR="00FD7A2E" w:rsidRPr="00EA689F" w:rsidRDefault="00FD7A2E" w:rsidP="00424128">
      <w:pPr>
        <w:spacing w:line="480" w:lineRule="auto"/>
        <w:rPr>
          <w:b/>
        </w:rPr>
      </w:pPr>
      <w:r w:rsidRPr="00EA689F">
        <w:rPr>
          <w:b/>
        </w:rPr>
        <w:t>Comparison with other studies</w:t>
      </w:r>
    </w:p>
    <w:p w14:paraId="27BB1AA3" w14:textId="12F5F255" w:rsidR="00B24303" w:rsidRDefault="00B24303" w:rsidP="00B24303">
      <w:pPr>
        <w:spacing w:line="480" w:lineRule="auto"/>
        <w:ind w:firstLine="720"/>
      </w:pPr>
      <w:r>
        <w:t>A comprehensive systematic review of the accuracy of self-reported pre-pregnancy weight found that the mean under-reporting in the reviewed studies ranged between</w:t>
      </w:r>
      <w:r>
        <w:rPr>
          <w:rFonts w:hint="eastAsia"/>
        </w:rPr>
        <w:t xml:space="preserve"> 0.29 kg and </w:t>
      </w:r>
      <w:r w:rsidRPr="00E13189">
        <w:t>2.94</w:t>
      </w:r>
      <w:r w:rsidR="002E13E3">
        <w:t xml:space="preserve"> </w:t>
      </w:r>
      <w:r>
        <w:t>kg but the variability around the means</w:t>
      </w:r>
      <w:r w:rsidR="00D62ED7">
        <w:t>,</w:t>
      </w:r>
      <w:r>
        <w:t xml:space="preserve"> </w:t>
      </w:r>
      <w:r w:rsidR="0083692E">
        <w:t>and thus the precision of the estimates</w:t>
      </w:r>
      <w:r w:rsidR="00D62ED7">
        <w:t>,</w:t>
      </w:r>
      <w:r w:rsidR="0083692E">
        <w:t xml:space="preserve"> </w:t>
      </w:r>
      <w:r>
        <w:t xml:space="preserve">was </w:t>
      </w:r>
      <w:r w:rsidR="00502C89">
        <w:t>rarely</w:t>
      </w:r>
      <w:r>
        <w:t xml:space="preserve"> quantified.</w:t>
      </w:r>
      <w:r>
        <w:fldChar w:fldCharType="begin">
          <w:fldData xml:space="preserve">PEVuZE5vdGU+PENpdGU+PEF1dGhvcj5IZWFkZW48L0F1dGhvcj48WWVhcj4yMDE3PC9ZZWFyPjxS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IZWFkZW48L0F1dGhvcj48WWVhcj4yMDE3PC9ZZWFyPjxS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sidRPr="0008713D">
        <w:rPr>
          <w:noProof/>
          <w:vertAlign w:val="superscript"/>
        </w:rPr>
        <w:t>24</w:t>
      </w:r>
      <w:r>
        <w:fldChar w:fldCharType="end"/>
      </w:r>
      <w:r>
        <w:t xml:space="preserve"> The time between the gold-standard recorded measurement and the date of conception was </w:t>
      </w:r>
      <w:r w:rsidR="00502C89">
        <w:t>not often</w:t>
      </w:r>
      <w:r>
        <w:t xml:space="preserve"> recorded, though some studies restricted the measurements to specific time periods prior to conception.</w:t>
      </w:r>
      <w:r>
        <w:fldChar w:fldCharType="begin">
          <w:fldData xml:space="preserve">PEVuZE5vdGU+PENpdGU+PEF1dGhvcj5IYW48L0F1dGhvcj48WWVhcj4yMDE2PC9ZZWFyPjxSZWNO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</w:fldData>
        </w:fldChar>
      </w:r>
      <w:r>
        <w:instrText xml:space="preserve"> ADDIN EN.CITE </w:instrText>
      </w:r>
      <w:r>
        <w:fldChar w:fldCharType="begin">
          <w:fldData xml:space="preserve">PEVuZE5vdGU+PENpdGU+PEF1dGhvcj5IYW48L0F1dGhvcj48WWVhcj4yMDE2PC9ZZWFyPjxSZWNO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</w:fldData>
        </w:fldChar>
      </w:r>
      <w:r>
        <w:instrText xml:space="preserve"> ADDIN EN.CITE.DATA </w:instrText>
      </w:r>
      <w:r>
        <w:fldChar w:fldCharType="end"/>
      </w:r>
      <w:r>
        <w:fldChar w:fldCharType="separate"/>
      </w:r>
      <w:r w:rsidRPr="0008713D">
        <w:rPr>
          <w:noProof/>
          <w:vertAlign w:val="superscript"/>
        </w:rPr>
        <w:t>25, 26</w:t>
      </w:r>
      <w:r>
        <w:fldChar w:fldCharType="end"/>
      </w:r>
      <w:r>
        <w:t xml:space="preserve"> </w:t>
      </w:r>
      <w:r w:rsidR="00502C89">
        <w:t>Some studies simply compared current reported weight</w:t>
      </w:r>
      <w:r w:rsidR="00D539CF">
        <w:t>, rather than a pre-pregnancy recalled weight,</w:t>
      </w:r>
      <w:r w:rsidR="00502C89">
        <w:t xml:space="preserve"> with an early pregnancy measured weight to check the accuracy of reported weights</w:t>
      </w:r>
      <w:r w:rsidR="00175B78">
        <w:t>.</w:t>
      </w:r>
      <w:r w:rsidR="00175B78">
        <w:fldChar w:fldCharType="begin">
          <w:fldData xml:space="preserve">PEVuZE5vdGU+PENpdGU+PEF1dGhvcj5NYW5kdWphbm88L0F1dGhvcj48WWVhcj4yMDEyPC9ZZWFy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DwvYWJici0xPjwvcGVyaW9kaWNhbD48cGFnZXM+MTM5NS04PC9wYWdlcz48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</w:fldData>
        </w:fldChar>
      </w:r>
      <w:r w:rsidR="00175B78">
        <w:instrText xml:space="preserve"> ADDIN EN.CITE </w:instrText>
      </w:r>
      <w:r w:rsidR="00175B78">
        <w:fldChar w:fldCharType="begin">
          <w:fldData xml:space="preserve">PEVuZE5vdGU+PENpdGU+PEF1dGhvcj5NYW5kdWphbm88L0F1dGhvcj48WWVhcj4yMDEyPC9ZZWFy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DwvYWJici0xPjwvcGVyaW9kaWNhbD48cGFnZXM+MTM5NS04PC9wYWdlcz48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</w:fldData>
        </w:fldChar>
      </w:r>
      <w:r w:rsidR="00175B78">
        <w:instrText xml:space="preserve"> ADDIN EN.CITE.DATA </w:instrText>
      </w:r>
      <w:r w:rsidR="00175B78">
        <w:fldChar w:fldCharType="end"/>
      </w:r>
      <w:r w:rsidR="00175B78">
        <w:fldChar w:fldCharType="separate"/>
      </w:r>
      <w:r w:rsidR="00175B78" w:rsidRPr="00175B78">
        <w:rPr>
          <w:noProof/>
          <w:vertAlign w:val="superscript"/>
        </w:rPr>
        <w:t>26, 33, 34</w:t>
      </w:r>
      <w:r w:rsidR="00175B78">
        <w:fldChar w:fldCharType="end"/>
      </w:r>
      <w:r w:rsidR="00175B78">
        <w:t xml:space="preserve"> </w:t>
      </w:r>
      <w:r>
        <w:t xml:space="preserve">The gold standard measurements in the reviewed studies </w:t>
      </w:r>
      <w:r w:rsidR="00502C89">
        <w:t xml:space="preserve">that had pre-pregnancy weights </w:t>
      </w:r>
      <w:r>
        <w:t xml:space="preserve">were made at clinical visits prior to pregnancy, so the women in these studies were seeking health care at the time, and </w:t>
      </w:r>
      <w:r>
        <w:lastRenderedPageBreak/>
        <w:t xml:space="preserve">may not be representative of the general population. </w:t>
      </w:r>
      <w:r w:rsidR="006B279F">
        <w:t xml:space="preserve">It </w:t>
      </w:r>
      <w:r w:rsidR="002E13E3">
        <w:t xml:space="preserve">is </w:t>
      </w:r>
      <w:r w:rsidR="006B279F">
        <w:t xml:space="preserve">also </w:t>
      </w:r>
      <w:r w:rsidR="00155EE1">
        <w:t xml:space="preserve">theoretically </w:t>
      </w:r>
      <w:r w:rsidR="002E13E3">
        <w:t xml:space="preserve">possible that </w:t>
      </w:r>
      <w:r>
        <w:t>women who have been measured formally for the gold standard assessment may later recall their pre-pregnancy weight more accurately than women who have had no such measurement made</w:t>
      </w:r>
      <w:r w:rsidR="00424128">
        <w:t>, a problem that affects our study too</w:t>
      </w:r>
      <w:r>
        <w:t xml:space="preserve">. </w:t>
      </w:r>
    </w:p>
    <w:p w14:paraId="23AC7E68" w14:textId="77777777" w:rsidR="003F1811" w:rsidRDefault="003F1811" w:rsidP="003F1811">
      <w:pPr>
        <w:spacing w:line="480" w:lineRule="auto"/>
      </w:pPr>
    </w:p>
    <w:p w14:paraId="1008E88B" w14:textId="41CCD472" w:rsidR="003F1811" w:rsidRPr="00EA689F" w:rsidRDefault="003F1811" w:rsidP="003F1811">
      <w:pPr>
        <w:spacing w:line="480" w:lineRule="auto"/>
        <w:rPr>
          <w:b/>
        </w:rPr>
      </w:pPr>
      <w:r w:rsidRPr="00EA689F">
        <w:rPr>
          <w:b/>
        </w:rPr>
        <w:t>St</w:t>
      </w:r>
      <w:r w:rsidR="00AF203C" w:rsidRPr="00EA689F">
        <w:rPr>
          <w:b/>
        </w:rPr>
        <w:t>r</w:t>
      </w:r>
      <w:r w:rsidRPr="00EA689F">
        <w:rPr>
          <w:b/>
        </w:rPr>
        <w:t>engths and limitations</w:t>
      </w:r>
    </w:p>
    <w:p w14:paraId="0B5CC475" w14:textId="77777777" w:rsidR="003F1811" w:rsidRDefault="004B6806" w:rsidP="00811D4C">
      <w:pPr>
        <w:spacing w:line="480" w:lineRule="auto"/>
        <w:ind w:firstLine="720"/>
      </w:pPr>
      <w:r>
        <w:t xml:space="preserve">To our knowledge, no other study has measurements of pre-pregnancy weight assessed in a research setting on regularly calibrated scales and then measured in pregnancy using scales calibrated in the same way. The initial pre-pregnancy measurements were made in women </w:t>
      </w:r>
      <w:r w:rsidR="00561468">
        <w:t xml:space="preserve">age 20-34 years </w:t>
      </w:r>
      <w:r>
        <w:t>drawn from the general population</w:t>
      </w:r>
      <w:r w:rsidR="00561468">
        <w:t>,</w:t>
      </w:r>
      <w:r>
        <w:t xml:space="preserve"> rather than women seeking medical care. </w:t>
      </w:r>
    </w:p>
    <w:p w14:paraId="15AC8B12" w14:textId="002D5A4A" w:rsidR="004B6806" w:rsidRDefault="002E13E3" w:rsidP="00811D4C">
      <w:pPr>
        <w:spacing w:line="480" w:lineRule="auto"/>
        <w:ind w:firstLine="720"/>
      </w:pPr>
      <w:r>
        <w:t>T</w:t>
      </w:r>
      <w:r w:rsidR="00C24E70">
        <w:t xml:space="preserve">he age range in this study </w:t>
      </w:r>
      <w:r>
        <w:t xml:space="preserve">did </w:t>
      </w:r>
      <w:r w:rsidR="00C24E70">
        <w:t xml:space="preserve">not extend </w:t>
      </w:r>
      <w:r w:rsidR="00D62ED7">
        <w:t>below 20 or above 35</w:t>
      </w:r>
      <w:r>
        <w:t xml:space="preserve"> years</w:t>
      </w:r>
      <w:r w:rsidR="00C24E70">
        <w:t xml:space="preserve">, nor </w:t>
      </w:r>
      <w:r>
        <w:t xml:space="preserve">were </w:t>
      </w:r>
      <w:r w:rsidR="009B4A9C">
        <w:t>the women</w:t>
      </w:r>
      <w:r w:rsidR="00C24E70">
        <w:t xml:space="preserve"> diverse in terms of ethnicity</w:t>
      </w:r>
      <w:r w:rsidR="00D62ED7">
        <w:t>, as 94% of them were white</w:t>
      </w:r>
      <w:r w:rsidR="009B4A9C">
        <w:t xml:space="preserve">. </w:t>
      </w:r>
      <w:r w:rsidR="00D62ED7">
        <w:t>T</w:t>
      </w:r>
      <w:r w:rsidR="001A729E">
        <w:t>he data were collected a</w:t>
      </w:r>
      <w:r w:rsidR="00B86710">
        <w:t>round two</w:t>
      </w:r>
      <w:r w:rsidR="001A729E">
        <w:t xml:space="preserve"> decade</w:t>
      </w:r>
      <w:r w:rsidR="00B86710">
        <w:t>s</w:t>
      </w:r>
      <w:r w:rsidR="001A729E">
        <w:t xml:space="preserve"> ago</w:t>
      </w:r>
      <w:r w:rsidR="0040434F">
        <w:t>.</w:t>
      </w:r>
      <w:r w:rsidR="001A729E">
        <w:t xml:space="preserve"> Since then rates of overweight and obesity have been rising</w:t>
      </w:r>
      <w:r w:rsidR="00F85432">
        <w:t>, though not as rapidly as before 2000</w:t>
      </w:r>
      <w:r w:rsidR="003F1811">
        <w:t>.</w:t>
      </w:r>
      <w:r w:rsidR="00F85432">
        <w:fldChar w:fldCharType="begin"/>
      </w:r>
      <w:r w:rsidR="001C3AF9">
        <w:instrText xml:space="preserve"> ADDIN EN.CITE &lt;EndNote&gt;&lt;Cite&gt;&lt;Author&gt;Baker&lt;/Author&gt;&lt;Year&gt;2019&lt;/Year&gt;&lt;RecNum&gt;16497&lt;/RecNum&gt;&lt;DisplayText&gt;&lt;style face="superscript"&gt;35&lt;/style&gt;&lt;/DisplayText&gt;&lt;record&gt;&lt;rec-number&gt;16497&lt;/rec-number&gt;&lt;foreign-keys&gt;&lt;key app="EN" db-id="zwff5drtqzs907eazd9vf02zxaf9rszpd9vw" timestamp="1594380846"&gt;16497&lt;/key&gt;&lt;/foreign-keys&gt;&lt;ref-type name="Report"&gt;27&lt;/ref-type&gt;&lt;contributors&gt;&lt;authors&gt;&lt;author&gt;Baker, C.&lt;/author&gt;&lt;/authors&gt;&lt;tertiary-authors&gt;&lt;author&gt;House of Commons Library&lt;/author&gt;&lt;/tertiary-authors&gt;&lt;/contributors&gt;&lt;titles&gt;&lt;title&gt;Obesity statistics&lt;/title&gt;&lt;/titles&gt;&lt;dates&gt;&lt;year&gt;2019&lt;/year&gt;&lt;/dates&gt;&lt;pub-location&gt;London&lt;/pub-location&gt;&lt;publisher&gt;House of Commons&lt;/publisher&gt;&lt;urls&gt;&lt;related-urls&gt;&lt;url&gt;https://commonslibrary.parliament.uk/research-briefings/sn03336/&lt;/url&gt;&lt;/related-urls&gt;&lt;/urls&gt;&lt;/record&gt;&lt;/Cite&gt;&lt;/EndNote&gt;</w:instrText>
      </w:r>
      <w:r w:rsidR="00F85432">
        <w:fldChar w:fldCharType="separate"/>
      </w:r>
      <w:r w:rsidR="001C3AF9" w:rsidRPr="001C3AF9">
        <w:rPr>
          <w:noProof/>
          <w:vertAlign w:val="superscript"/>
        </w:rPr>
        <w:t>35</w:t>
      </w:r>
      <w:r w:rsidR="00F85432">
        <w:fldChar w:fldCharType="end"/>
      </w:r>
      <w:r w:rsidR="001A729E">
        <w:t xml:space="preserve"> </w:t>
      </w:r>
      <w:r w:rsidR="001E6106">
        <w:t>M</w:t>
      </w:r>
      <w:r w:rsidR="001A729E">
        <w:t xml:space="preserve">ore than 40% of the study women were </w:t>
      </w:r>
      <w:r w:rsidR="006C5786">
        <w:t>affected by</w:t>
      </w:r>
      <w:r w:rsidR="00CF09A6">
        <w:t xml:space="preserve"> </w:t>
      </w:r>
      <w:r w:rsidR="001A729E">
        <w:t xml:space="preserve">overweight or </w:t>
      </w:r>
      <w:r w:rsidR="00CF09A6">
        <w:t xml:space="preserve">obesity </w:t>
      </w:r>
      <w:r w:rsidR="00F85432">
        <w:t>compared with current estimates closer to 50%</w:t>
      </w:r>
      <w:r w:rsidR="00EB0E3D">
        <w:t xml:space="preserve"> for women in the same age group</w:t>
      </w:r>
      <w:r w:rsidR="001E6106">
        <w:t>,</w:t>
      </w:r>
      <w:r w:rsidR="00560779">
        <w:fldChar w:fldCharType="begin"/>
      </w:r>
      <w:r w:rsidR="001C3AF9">
        <w:instrText xml:space="preserve"> ADDIN EN.CITE &lt;EndNote&gt;&lt;Cite&gt;&lt;Author&gt;Conolly&lt;/Author&gt;&lt;Year&gt;2019&lt;/Year&gt;&lt;RecNum&gt;16515&lt;/RecNum&gt;&lt;DisplayText&gt;&lt;style face="superscript"&gt;36&lt;/style&gt;&lt;/DisplayText&gt;&lt;record&gt;&lt;rec-number&gt;16515&lt;/rec-number&gt;&lt;foreign-keys&gt;&lt;key app="EN" db-id="zwff5drtqzs907eazd9vf02zxaf9rszpd9vw" timestamp="1594558211"&gt;16515&lt;/key&gt;&lt;/foreign-keys&gt;&lt;ref-type name="Report"&gt;27&lt;/ref-type&gt;&lt;contributors&gt;&lt;authors&gt;&lt;author&gt;Conolly, A.; Craig, S.&lt;/author&gt;&lt;/authors&gt;&lt;tertiary-authors&gt;&lt;author&gt;Health and Social Care Information Centre&lt;/author&gt;&lt;/tertiary-authors&gt;&lt;/contributors&gt;&lt;titles&gt;&lt;title&gt;Health Survey for England 2018. Overweight and obesity in adults and children&lt;/title&gt;&lt;/titles&gt;&lt;dates&gt;&lt;year&gt;2019&lt;/year&gt;&lt;/dates&gt;&lt;pub-location&gt;London&lt;/pub-location&gt;&lt;urls&gt;&lt;related-urls&gt;&lt;url&gt;https://digital.nhs.uk/data-and-information/publications/statistical/health-survey-for-england/2018&lt;/url&gt;&lt;/related-urls&gt;&lt;/urls&gt;&lt;/record&gt;&lt;/Cite&gt;&lt;/EndNote&gt;</w:instrText>
      </w:r>
      <w:r w:rsidR="00560779">
        <w:fldChar w:fldCharType="separate"/>
      </w:r>
      <w:r w:rsidR="001C3AF9" w:rsidRPr="001C3AF9">
        <w:rPr>
          <w:noProof/>
          <w:vertAlign w:val="superscript"/>
        </w:rPr>
        <w:t>36</w:t>
      </w:r>
      <w:r w:rsidR="00560779">
        <w:fldChar w:fldCharType="end"/>
      </w:r>
      <w:r w:rsidR="00EB0E3D">
        <w:t xml:space="preserve"> </w:t>
      </w:r>
      <w:r w:rsidR="001E6106">
        <w:t xml:space="preserve">so our </w:t>
      </w:r>
      <w:r w:rsidR="006B279F">
        <w:t xml:space="preserve">study </w:t>
      </w:r>
      <w:r w:rsidR="001E6106">
        <w:t>population may not represent women currently entering pregnancy.</w:t>
      </w:r>
    </w:p>
    <w:p w14:paraId="538E6B62" w14:textId="66ED7C48" w:rsidR="004B6806" w:rsidRDefault="006B279F" w:rsidP="001C3AF9">
      <w:pPr>
        <w:spacing w:line="480" w:lineRule="auto"/>
        <w:ind w:firstLine="720"/>
      </w:pPr>
      <w:r>
        <w:t>O</w:t>
      </w:r>
      <w:r w:rsidR="002E13E3">
        <w:t xml:space="preserve">ver the past two decades, </w:t>
      </w:r>
      <w:r w:rsidR="00EB0E3D">
        <w:t xml:space="preserve">it is possible </w:t>
      </w:r>
      <w:r w:rsidR="002E13E3">
        <w:t>that</w:t>
      </w:r>
      <w:r w:rsidR="00EB0E3D">
        <w:t xml:space="preserve"> women </w:t>
      </w:r>
      <w:r w:rsidR="003F1811">
        <w:t>have become more</w:t>
      </w:r>
      <w:r w:rsidR="00EB0E3D">
        <w:t xml:space="preserve"> aware of their weight and recall it more accurately</w:t>
      </w:r>
      <w:r w:rsidR="00150255">
        <w:t>.</w:t>
      </w:r>
      <w:r w:rsidR="0007622C">
        <w:t xml:space="preserve"> Two </w:t>
      </w:r>
      <w:r w:rsidR="00D539CF">
        <w:t xml:space="preserve">general population </w:t>
      </w:r>
      <w:r w:rsidR="0007622C">
        <w:t xml:space="preserve">studies </w:t>
      </w:r>
      <w:r w:rsidR="00D539CF">
        <w:t xml:space="preserve">conducted later than </w:t>
      </w:r>
      <w:r w:rsidR="0007622C">
        <w:t xml:space="preserve">ours, have shown </w:t>
      </w:r>
      <w:r w:rsidR="001C3AF9">
        <w:t xml:space="preserve">smaller differences between recalled and measured weight than we did, but </w:t>
      </w:r>
      <w:r w:rsidR="0007622C">
        <w:t xml:space="preserve">wider limits of agreement than we have shown here, </w:t>
      </w:r>
      <w:r w:rsidR="001C3AF9">
        <w:t xml:space="preserve">However, these </w:t>
      </w:r>
      <w:r w:rsidR="002E13E3">
        <w:t xml:space="preserve">studies </w:t>
      </w:r>
      <w:r w:rsidR="001C3AF9">
        <w:t xml:space="preserve">were not in women who </w:t>
      </w:r>
      <w:r w:rsidR="002E13E3">
        <w:t>we</w:t>
      </w:r>
      <w:r w:rsidR="001C3AF9">
        <w:t xml:space="preserve">re pregnant and one of these </w:t>
      </w:r>
      <w:r w:rsidR="0007622C">
        <w:t>focus</w:t>
      </w:r>
      <w:r w:rsidR="001C3AF9">
        <w:t>ed</w:t>
      </w:r>
      <w:r w:rsidR="0007622C">
        <w:t xml:space="preserve"> only on individuals</w:t>
      </w:r>
      <w:r w:rsidR="00CF09A6">
        <w:t xml:space="preserve"> with overweight</w:t>
      </w:r>
      <w:r w:rsidR="002D5F2F">
        <w:t>.</w:t>
      </w:r>
      <w:r w:rsidR="002D5F2F">
        <w:fldChar w:fldCharType="begin">
          <w:fldData xml:space="preserve">PEVuZE5vdGU+PENpdGU+PEF1dGhvcj5Zb29uZzwvQXV0aG9yPjxZZWFyPjIwMTM8L1llYXI+PFJl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</w:fldData>
        </w:fldChar>
      </w:r>
      <w:r w:rsidR="001C3AF9">
        <w:instrText xml:space="preserve"> ADDIN EN.CITE </w:instrText>
      </w:r>
      <w:r w:rsidR="001C3AF9">
        <w:fldChar w:fldCharType="begin">
          <w:fldData xml:space="preserve">PEVuZE5vdGU+PENpdGU+PEF1dGhvcj5Zb29uZzwvQXV0aG9yPjxZZWFyPjIwMTM8L1llYXI+PFJl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</w:fldData>
        </w:fldChar>
      </w:r>
      <w:r w:rsidR="001C3AF9">
        <w:instrText xml:space="preserve"> ADDIN EN.CITE.DATA </w:instrText>
      </w:r>
      <w:r w:rsidR="001C3AF9">
        <w:fldChar w:fldCharType="end"/>
      </w:r>
      <w:r w:rsidR="002D5F2F">
        <w:fldChar w:fldCharType="separate"/>
      </w:r>
      <w:r w:rsidR="001C3AF9" w:rsidRPr="001C3AF9">
        <w:rPr>
          <w:noProof/>
          <w:vertAlign w:val="superscript"/>
        </w:rPr>
        <w:t>37, 38</w:t>
      </w:r>
      <w:r w:rsidR="002D5F2F">
        <w:fldChar w:fldCharType="end"/>
      </w:r>
      <w:r w:rsidR="00AF203C">
        <w:t xml:space="preserve"> The most recent study we have found </w:t>
      </w:r>
      <w:r w:rsidR="001C3AF9">
        <w:t>comparing</w:t>
      </w:r>
      <w:r w:rsidR="00AF203C">
        <w:t xml:space="preserve"> recalled weight in pregnancy with pre-pregnancy weight</w:t>
      </w:r>
      <w:r w:rsidR="00AF203C">
        <w:fldChar w:fldCharType="begin">
          <w:fldData xml:space="preserve">PEVuZE5vdGU+PENpdGU+PEF1dGhvcj5CYW5ub248L0F1dGhvcj48WWVhcj4yMDE3PC9ZZWFyPjxS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</w:fldData>
        </w:fldChar>
      </w:r>
      <w:r w:rsidR="001C3AF9">
        <w:instrText xml:space="preserve"> ADDIN EN.CITE </w:instrText>
      </w:r>
      <w:r w:rsidR="001C3AF9">
        <w:fldChar w:fldCharType="begin">
          <w:fldData xml:space="preserve">PEVuZE5vdGU+PENpdGU+PEF1dGhvcj5CYW5ub248L0F1dGhvcj48WWVhcj4yMDE3PC9ZZWFyPjxS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</w:fldData>
        </w:fldChar>
      </w:r>
      <w:r w:rsidR="001C3AF9">
        <w:instrText xml:space="preserve"> ADDIN EN.CITE.DATA </w:instrText>
      </w:r>
      <w:r w:rsidR="001C3AF9">
        <w:fldChar w:fldCharType="end"/>
      </w:r>
      <w:r w:rsidR="00AF203C">
        <w:fldChar w:fldCharType="separate"/>
      </w:r>
      <w:r w:rsidR="001C3AF9" w:rsidRPr="001C3AF9">
        <w:rPr>
          <w:noProof/>
          <w:vertAlign w:val="superscript"/>
        </w:rPr>
        <w:t>39</w:t>
      </w:r>
      <w:r w:rsidR="00AF203C">
        <w:fldChar w:fldCharType="end"/>
      </w:r>
      <w:r w:rsidR="00AF203C">
        <w:t xml:space="preserve"> </w:t>
      </w:r>
      <w:r w:rsidR="001C3AF9">
        <w:lastRenderedPageBreak/>
        <w:t>also had a smaller difference between the two measures than we did</w:t>
      </w:r>
      <w:r>
        <w:t>,</w:t>
      </w:r>
      <w:r w:rsidR="001C3AF9">
        <w:t xml:space="preserve"> at approximately 1 kg. Notably, though, the </w:t>
      </w:r>
      <w:r w:rsidR="00AF203C">
        <w:t xml:space="preserve">standard deviation of the differences was large at 5.2 kg, compared with 3.0 kg in our study, and their range of differences from -47.0 to 45.4 kg </w:t>
      </w:r>
      <w:r w:rsidR="002E13E3">
        <w:t xml:space="preserve">was </w:t>
      </w:r>
      <w:r w:rsidR="00AF203C">
        <w:t>also wider than the range seen in our study (</w:t>
      </w:r>
      <w:r w:rsidR="00AF203C">
        <w:rPr>
          <w:rFonts w:cs="Arial"/>
        </w:rPr>
        <w:t>-17.6 to 7.1 kg)</w:t>
      </w:r>
      <w:r w:rsidR="00AF203C">
        <w:t>. This study, conducted more than a decade after ours, albeit in the United States, indicates that women</w:t>
      </w:r>
      <w:r w:rsidR="00D539CF">
        <w:t>, while on average becoming more accurate,</w:t>
      </w:r>
      <w:r w:rsidR="00AF203C">
        <w:t xml:space="preserve"> may have become less </w:t>
      </w:r>
      <w:r w:rsidR="00D539CF">
        <w:t>precise in</w:t>
      </w:r>
      <w:r w:rsidR="00AF203C">
        <w:t xml:space="preserve"> recalling their pre-pregnancy weight than we found in our study. We have been unable to find other recent studies comparing recalled and actual weights over short periods of time. Generally, while the average differences between recalled and measured pre-pregnancy weights are not large</w:t>
      </w:r>
      <w:r w:rsidR="001C3AF9">
        <w:t xml:space="preserve"> and may have reduced over time, the precision is poor and</w:t>
      </w:r>
      <w:r w:rsidR="002E13E3">
        <w:t>,</w:t>
      </w:r>
      <w:r w:rsidR="001C3AF9">
        <w:t xml:space="preserve"> for individual women</w:t>
      </w:r>
      <w:r w:rsidR="002E13E3">
        <w:t>,</w:t>
      </w:r>
      <w:r w:rsidR="001C3AF9">
        <w:t xml:space="preserve"> </w:t>
      </w:r>
      <w:r w:rsidR="00AF203C">
        <w:t xml:space="preserve">the error can be great. </w:t>
      </w:r>
    </w:p>
    <w:p w14:paraId="5754B9B8" w14:textId="5C9D8E55" w:rsidR="00E62321" w:rsidRDefault="004B6806" w:rsidP="00E62321">
      <w:pPr>
        <w:spacing w:line="480" w:lineRule="auto"/>
        <w:ind w:firstLine="720"/>
      </w:pPr>
      <w:r>
        <w:t xml:space="preserve">The number of women </w:t>
      </w:r>
      <w:r w:rsidR="005746F6">
        <w:t xml:space="preserve">contributing to the development of the </w:t>
      </w:r>
      <w:r w:rsidR="002121BE">
        <w:t>r</w:t>
      </w:r>
      <w:r w:rsidR="005746F6">
        <w:t xml:space="preserve">ecommendations </w:t>
      </w:r>
      <w:r>
        <w:t xml:space="preserve">in this study is </w:t>
      </w:r>
      <w:r w:rsidR="003836BF">
        <w:t>modest</w:t>
      </w:r>
      <w:r>
        <w:t>, but as date of conception cannot be predicted, increasing this number would be difficult</w:t>
      </w:r>
      <w:r w:rsidR="006B73F2">
        <w:t>.</w:t>
      </w:r>
      <w:r>
        <w:t xml:space="preserve"> </w:t>
      </w:r>
      <w:r w:rsidR="00D228AA">
        <w:t>Indeed, f</w:t>
      </w:r>
      <w:r w:rsidR="00462E26">
        <w:t xml:space="preserve">ew studies have attempted to estimate pre-pregnancy weight and compare the </w:t>
      </w:r>
      <w:r w:rsidR="006B279F">
        <w:t xml:space="preserve">various </w:t>
      </w:r>
      <w:r w:rsidR="00462E26">
        <w:t xml:space="preserve">estimates with actual measurements. </w:t>
      </w:r>
      <w:r w:rsidR="00A84BCB">
        <w:t>We compared the estimates of pre-pregnancy weight from the formula derived by Thomas et al</w:t>
      </w:r>
      <w:r w:rsidR="00A84BCB">
        <w:fldChar w:fldCharType="begin"/>
      </w:r>
      <w:r w:rsidR="0008713D">
        <w:instrText xml:space="preserve"> ADDIN EN.CITE &lt;EndNote&gt;&lt;Cite&gt;&lt;Author&gt;Thomas&lt;/Author&gt;&lt;Year&gt;2019&lt;/Year&gt;&lt;RecNum&gt;16409&lt;/RecNum&gt;&lt;DisplayText&gt;&lt;style face="superscript"&gt;29&lt;/style&gt;&lt;/DisplayText&gt;&lt;record&gt;&lt;rec-number&gt;16409&lt;/rec-number&gt;&lt;foreign-keys&gt;&lt;key app="EN" db-id="zwff5drtqzs907eazd9vf02zxaf9rszpd9vw" timestamp="1561393968"&gt;16409&lt;/key&gt;&lt;/foreign-keys&gt;&lt;ref-type name="Journal Article"&gt;17&lt;/ref-type&gt;&lt;contributors&gt;&lt;authors&gt;&lt;author&gt;Thomas, Diana M.&lt;/author&gt;&lt;author&gt;Oken, Emily&lt;/author&gt;&lt;author&gt;Rifas-Shiman, Sheryl L.&lt;/author&gt;&lt;author&gt;Téllez-Rojo, Martha&lt;/author&gt;&lt;author&gt;Just, Allan&lt;/author&gt;&lt;author&gt;Svensson, Katherine&lt;/author&gt;&lt;author&gt;Deierlein, Andrea L&lt;/author&gt;&lt;author&gt;Chandler-Laney, Paula C.&lt;/author&gt;&lt;author&gt;Miller, Richard C.&lt;/author&gt;&lt;author&gt;McNamara, Christopher&lt;/author&gt;&lt;author&gt;Phelan, Suzanne&lt;/author&gt;&lt;author&gt;Yoshitani, Shaw&lt;/author&gt;&lt;author&gt;Butte, Nancy F.&lt;/author&gt;&lt;author&gt;Redman, Leanne M.&lt;/author&gt;&lt;/authors&gt;&lt;/contributors&gt;&lt;titles&gt;&lt;title&gt;Do Women Know Their Prepregnancy Weight?&lt;/title&gt;&lt;secondary-title&gt;Obesity&lt;/secondary-title&gt;&lt;/titles&gt;&lt;periodical&gt;&lt;full-title&gt;Obesity&lt;/full-title&gt;&lt;/periodical&gt;&lt;pages&gt;1161-1167&lt;/pages&gt;&lt;volume&gt;27&lt;/volume&gt;&lt;number&gt;7&lt;/number&gt;&lt;dates&gt;&lt;year&gt;2019&lt;/year&gt;&lt;/dates&gt;&lt;isbn&gt;1930-7381&lt;/isbn&gt;&lt;urls&gt;&lt;related-urls&gt;&lt;url&gt;https://onlinelibrary.wiley.com/doi/abs/10.1002/oby.22502&lt;/url&gt;&lt;url&gt;https://onlinelibrary.wiley.com/doi/pdf/10.1002/oby.22502&lt;/url&gt;&lt;/related-urls&gt;&lt;/urls&gt;&lt;electronic-resource-num&gt;10.1002/oby.22502&lt;/electronic-resource-num&gt;&lt;/record&gt;&lt;/Cite&gt;&lt;/EndNote&gt;</w:instrText>
      </w:r>
      <w:r w:rsidR="00A84BCB">
        <w:fldChar w:fldCharType="separate"/>
      </w:r>
      <w:r w:rsidR="0008713D" w:rsidRPr="0008713D">
        <w:rPr>
          <w:noProof/>
          <w:vertAlign w:val="superscript"/>
        </w:rPr>
        <w:t>29</w:t>
      </w:r>
      <w:r w:rsidR="00A84BCB">
        <w:fldChar w:fldCharType="end"/>
      </w:r>
      <w:r w:rsidR="00A84BCB">
        <w:t xml:space="preserve"> </w:t>
      </w:r>
      <w:r w:rsidR="00462E26">
        <w:t xml:space="preserve">with our early pregnancy weights </w:t>
      </w:r>
      <w:r w:rsidR="00A84BCB">
        <w:t>and found tha</w:t>
      </w:r>
      <w:r w:rsidR="00A53AB6">
        <w:t>t they were remarkably similar.</w:t>
      </w:r>
      <w:r w:rsidR="00A84BCB">
        <w:t xml:space="preserve"> However, our early pregnancy measures were all around 11 weeks’ gestation (range 8.5 to 14.5 weeks)</w:t>
      </w:r>
      <w:r w:rsidR="00353882">
        <w:t>. Th</w:t>
      </w:r>
      <w:r w:rsidR="00A84BCB">
        <w:t xml:space="preserve">e </w:t>
      </w:r>
      <w:r w:rsidR="00353882">
        <w:t xml:space="preserve">Thomas </w:t>
      </w:r>
      <w:r w:rsidR="00A84BCB">
        <w:t xml:space="preserve">formula may well provide more useful measures if the first weight assessment in pregnancy occurs at </w:t>
      </w:r>
      <w:r w:rsidR="00462E26">
        <w:t xml:space="preserve">a </w:t>
      </w:r>
      <w:r w:rsidR="00A84BCB">
        <w:t>later gestation</w:t>
      </w:r>
      <w:r w:rsidR="0027024D">
        <w:t xml:space="preserve">, </w:t>
      </w:r>
      <w:r w:rsidR="005F250E">
        <w:t>as</w:t>
      </w:r>
      <w:r w:rsidR="0027024D">
        <w:t xml:space="preserve"> </w:t>
      </w:r>
      <w:r w:rsidR="00353882">
        <w:t>it</w:t>
      </w:r>
      <w:r w:rsidR="0027024D">
        <w:t xml:space="preserve"> </w:t>
      </w:r>
      <w:r w:rsidR="005F250E">
        <w:t>applies up to 20</w:t>
      </w:r>
      <w:r w:rsidR="0027024D">
        <w:t xml:space="preserve"> weeks’ gestation</w:t>
      </w:r>
      <w:r w:rsidR="00A84BCB">
        <w:t xml:space="preserve">. </w:t>
      </w:r>
      <w:r w:rsidR="00A53AB6">
        <w:t xml:space="preserve">Thus, in different populations, given that the method of Thomas </w:t>
      </w:r>
      <w:r w:rsidR="00A53AB6" w:rsidRPr="00B616FE">
        <w:rPr>
          <w:i/>
        </w:rPr>
        <w:t>et al</w:t>
      </w:r>
      <w:r w:rsidR="00A53AB6">
        <w:t xml:space="preserve"> allows adjustment for a variety of relevant factors, their method </w:t>
      </w:r>
      <w:r w:rsidR="00DA5CE6">
        <w:t>may well provide a more useful approach</w:t>
      </w:r>
      <w:r w:rsidR="00A53AB6">
        <w:t>. However, it is noteworthy that our early pregnancy estimates and those derived from the Thomas method were almost identical</w:t>
      </w:r>
      <w:r w:rsidR="00B616FE">
        <w:t>,</w:t>
      </w:r>
      <w:r w:rsidR="00A53AB6">
        <w:t xml:space="preserve"> </w:t>
      </w:r>
      <w:r w:rsidR="00B616FE">
        <w:t>and</w:t>
      </w:r>
      <w:r w:rsidR="00A53AB6">
        <w:t xml:space="preserve"> the Thomas method also ha</w:t>
      </w:r>
      <w:r w:rsidR="005F250E">
        <w:t>d</w:t>
      </w:r>
      <w:r w:rsidR="00A53AB6">
        <w:t xml:space="preserve"> an element of over-</w:t>
      </w:r>
      <w:r w:rsidR="00A53AB6">
        <w:lastRenderedPageBreak/>
        <w:t xml:space="preserve">estimation of </w:t>
      </w:r>
      <w:r w:rsidR="00D539CF">
        <w:t xml:space="preserve">a mean of </w:t>
      </w:r>
      <w:r w:rsidR="00D62ED7">
        <w:t xml:space="preserve">0.88 </w:t>
      </w:r>
      <w:r w:rsidR="00A53AB6">
        <w:t>kg</w:t>
      </w:r>
      <w:r w:rsidR="005F250E">
        <w:t xml:space="preserve"> in our study</w:t>
      </w:r>
      <w:r w:rsidR="00A53AB6">
        <w:t xml:space="preserve">. </w:t>
      </w:r>
      <w:r w:rsidR="00E62321">
        <w:t xml:space="preserve">This may reflect differences in procedures between routine </w:t>
      </w:r>
      <w:r w:rsidR="00B616FE">
        <w:t xml:space="preserve">clinical </w:t>
      </w:r>
      <w:r w:rsidR="00E62321">
        <w:t>and research weight measures.</w:t>
      </w:r>
      <w:r w:rsidR="0078467A">
        <w:t xml:space="preserve"> </w:t>
      </w:r>
    </w:p>
    <w:p w14:paraId="6D24ED88" w14:textId="77777777" w:rsidR="00A05D32" w:rsidRDefault="00A05D32" w:rsidP="00FA3C32">
      <w:pPr>
        <w:spacing w:line="480" w:lineRule="auto"/>
      </w:pPr>
    </w:p>
    <w:p w14:paraId="262DB27C" w14:textId="77777777" w:rsidR="00811D4C" w:rsidRPr="00EA689F" w:rsidRDefault="00A05D32" w:rsidP="00811D4C">
      <w:pPr>
        <w:spacing w:line="480" w:lineRule="auto"/>
        <w:rPr>
          <w:b/>
        </w:rPr>
      </w:pPr>
      <w:r w:rsidRPr="00EA689F">
        <w:rPr>
          <w:b/>
        </w:rPr>
        <w:t>Conclusions and recommendations</w:t>
      </w:r>
    </w:p>
    <w:p w14:paraId="6B9FAEFA" w14:textId="30160BD5" w:rsidR="001C3AF9" w:rsidRDefault="008E38D0" w:rsidP="00811D4C">
      <w:pPr>
        <w:spacing w:line="480" w:lineRule="auto"/>
        <w:ind w:firstLine="720"/>
      </w:pPr>
      <w:r>
        <w:t>R</w:t>
      </w:r>
      <w:r w:rsidR="001C3AF9">
        <w:t xml:space="preserve">ecalled measures </w:t>
      </w:r>
      <w:r>
        <w:t xml:space="preserve">may be the only estimates of pre-pregnancy weight available and, if so, then they would benefit for an adjustment to account for the underestimation. However, </w:t>
      </w:r>
      <w:r w:rsidR="001C3AF9">
        <w:t xml:space="preserve">we suggest that </w:t>
      </w:r>
      <w:r>
        <w:t>early pregnancy weights or use of the Thomas method provide</w:t>
      </w:r>
      <w:r w:rsidR="00607AD1">
        <w:t>s</w:t>
      </w:r>
      <w:r>
        <w:t xml:space="preserve"> better estimates where the data are available, particularly if an adjustment for overestimation is made. The Thomas method requires more data than the early pregnancy weights</w:t>
      </w:r>
      <w:r w:rsidR="001E6106">
        <w:t>,</w:t>
      </w:r>
      <w:r>
        <w:t xml:space="preserve"> though the information required is likely to be available for its use</w:t>
      </w:r>
      <w:r w:rsidR="0078467A">
        <w:t>, but not always</w:t>
      </w:r>
      <w:r>
        <w:t>. Th</w:t>
      </w:r>
      <w:r w:rsidR="001E6106">
        <w:t xml:space="preserve">at </w:t>
      </w:r>
      <w:r>
        <w:t xml:space="preserve">method </w:t>
      </w:r>
      <w:r w:rsidR="002E13E3">
        <w:t>may also</w:t>
      </w:r>
      <w:r>
        <w:t xml:space="preserve"> be useful if the earliest weights available occur later in gestation than in our study.</w:t>
      </w:r>
      <w:r w:rsidR="001C3AF9" w:rsidRPr="008E38D0">
        <w:t xml:space="preserve"> </w:t>
      </w:r>
    </w:p>
    <w:p w14:paraId="3C100D50" w14:textId="236A387C" w:rsidR="001E6106" w:rsidRDefault="008E38D0" w:rsidP="001E6106">
      <w:pPr>
        <w:spacing w:line="480" w:lineRule="auto"/>
        <w:ind w:firstLine="720"/>
      </w:pPr>
      <w:r w:rsidRPr="001E6106">
        <w:t>Only if an actual measure of weight has been recor</w:t>
      </w:r>
      <w:r w:rsidR="001E6106">
        <w:t xml:space="preserve">ded in the </w:t>
      </w:r>
      <w:r w:rsidR="00F27F09">
        <w:t xml:space="preserve">immediate </w:t>
      </w:r>
      <w:r w:rsidR="001E6106">
        <w:t>preconception period</w:t>
      </w:r>
      <w:r w:rsidRPr="001E6106">
        <w:t xml:space="preserve"> and a measured weight near the end of the first trimester is available, does it seem possible to estimate </w:t>
      </w:r>
      <w:r w:rsidR="001E6106" w:rsidRPr="001E6106">
        <w:t>first trimester weight gain. As</w:t>
      </w:r>
      <w:r w:rsidR="001E6106">
        <w:t xml:space="preserve"> considerable error exists in recalled weights, estimates of first trimester weight gain using such measures should be interpreted cautiously.</w:t>
      </w:r>
    </w:p>
    <w:p w14:paraId="31BE5773" w14:textId="11DBE5EA" w:rsidR="001C3AF9" w:rsidRDefault="001C3AF9" w:rsidP="00811D4C">
      <w:pPr>
        <w:spacing w:line="480" w:lineRule="auto"/>
        <w:ind w:firstLine="720"/>
      </w:pPr>
    </w:p>
    <w:p w14:paraId="77B6E732" w14:textId="77777777" w:rsidR="006F4B0C" w:rsidRDefault="006F4B0C">
      <w:pPr>
        <w:rPr>
          <w:b/>
        </w:rPr>
      </w:pPr>
      <w:r>
        <w:rPr>
          <w:b/>
        </w:rPr>
        <w:br w:type="page"/>
      </w:r>
    </w:p>
    <w:p w14:paraId="5433744D" w14:textId="41085523" w:rsidR="00074B16" w:rsidRPr="006E2EE7" w:rsidRDefault="00074B16" w:rsidP="007E4704">
      <w:pPr>
        <w:spacing w:line="480" w:lineRule="auto"/>
        <w:rPr>
          <w:b/>
        </w:rPr>
      </w:pPr>
      <w:r w:rsidRPr="006E2EE7">
        <w:rPr>
          <w:b/>
        </w:rPr>
        <w:lastRenderedPageBreak/>
        <w:t>ACKNOWLEDGEMENTS</w:t>
      </w:r>
    </w:p>
    <w:p w14:paraId="384816C7" w14:textId="77777777" w:rsidR="00074B16" w:rsidRDefault="00074B16" w:rsidP="007E4704">
      <w:pPr>
        <w:spacing w:line="480" w:lineRule="auto"/>
      </w:pPr>
      <w:r>
        <w:t xml:space="preserve">We are grateful to the women of Southampton and their children who gave their time to take part in the Southampton Women’s Survey and to the research nurses and other staff who collected and processed the data. </w:t>
      </w:r>
    </w:p>
    <w:p w14:paraId="409E966D" w14:textId="77777777" w:rsidR="00074B16" w:rsidRDefault="00074B16" w:rsidP="007E4704">
      <w:pPr>
        <w:spacing w:line="480" w:lineRule="auto"/>
      </w:pPr>
    </w:p>
    <w:p w14:paraId="42280892" w14:textId="77777777" w:rsidR="006E5F15" w:rsidRPr="002C1F30" w:rsidRDefault="006E5F15" w:rsidP="007E4704">
      <w:pPr>
        <w:spacing w:line="480" w:lineRule="auto"/>
        <w:rPr>
          <w:b/>
        </w:rPr>
      </w:pPr>
      <w:r>
        <w:rPr>
          <w:b/>
        </w:rPr>
        <w:t>ETHICS APPROVAL</w:t>
      </w:r>
    </w:p>
    <w:p w14:paraId="14DD9E4F" w14:textId="77777777" w:rsidR="006E5F15" w:rsidRDefault="006E5F15" w:rsidP="007E4704">
      <w:pPr>
        <w:spacing w:line="480" w:lineRule="auto"/>
      </w:pPr>
      <w:r>
        <w:t xml:space="preserve">All phases of the SWS were approved by Southampton and South West Hampshire Local Research Ethics Committee and written consent was obtained from all participants. </w:t>
      </w:r>
    </w:p>
    <w:p w14:paraId="1EFDAE0A" w14:textId="77777777" w:rsidR="00074B16" w:rsidRDefault="00074B16" w:rsidP="007E4704">
      <w:pPr>
        <w:spacing w:line="480" w:lineRule="auto"/>
        <w:rPr>
          <w:b/>
        </w:rPr>
      </w:pPr>
    </w:p>
    <w:p w14:paraId="7D315133" w14:textId="77777777" w:rsidR="006E5F15" w:rsidRPr="006E2EE7" w:rsidRDefault="006E5F15" w:rsidP="007E4704">
      <w:pPr>
        <w:spacing w:line="480" w:lineRule="auto"/>
        <w:rPr>
          <w:b/>
        </w:rPr>
      </w:pPr>
      <w:r w:rsidRPr="006E2EE7">
        <w:rPr>
          <w:b/>
        </w:rPr>
        <w:t>FUNDING</w:t>
      </w:r>
    </w:p>
    <w:p w14:paraId="20DE52E9" w14:textId="68A1D989" w:rsidR="00261F88" w:rsidRDefault="006E5F15" w:rsidP="007E4704">
      <w:pPr>
        <w:spacing w:line="480" w:lineRule="auto"/>
      </w:pPr>
      <w:r>
        <w:t>This work was supported by grants from the Medical Research Council</w:t>
      </w:r>
      <w:r w:rsidR="00EB72DB">
        <w:t xml:space="preserve"> </w:t>
      </w:r>
      <w:r w:rsidR="00EB72DB" w:rsidRPr="00EB72DB">
        <w:t>(MC_UU_12011/4)</w:t>
      </w:r>
      <w:r>
        <w:t xml:space="preserve">, National Institute for Health Research Southampton Biomedical Research Centre, University of Southampton and University Hospital Southampton National Health Service Foundation Trust, the European Union’s Seventh Framework Programme (FP7/2007-2013), project </w:t>
      </w:r>
      <w:proofErr w:type="spellStart"/>
      <w:r>
        <w:t>EarlyNutrition</w:t>
      </w:r>
      <w:proofErr w:type="spellEnd"/>
      <w:r>
        <w:t xml:space="preserve"> (grant 289346)</w:t>
      </w:r>
      <w:r w:rsidR="00060F2D">
        <w:t xml:space="preserve"> and </w:t>
      </w:r>
      <w:r w:rsidR="00060F2D" w:rsidRPr="00060F2D">
        <w:t>European Union’s Horizon 2020 research and</w:t>
      </w:r>
      <w:r w:rsidR="00060F2D">
        <w:t xml:space="preserve"> </w:t>
      </w:r>
      <w:r w:rsidR="00060F2D" w:rsidRPr="00060F2D">
        <w:rPr>
          <w:iCs/>
        </w:rPr>
        <w:t>innovation programme under grant agreement No 733206, 9.6 M€ (LifeCycle).</w:t>
      </w:r>
      <w:r>
        <w:t xml:space="preserve"> </w:t>
      </w:r>
      <w:r w:rsidR="00EB72DB" w:rsidRPr="00EB72DB">
        <w:t xml:space="preserve">KMG is supported by the National Institute for Health Research (NIHR Senior Investigator (NF-SI-0515-10042) and the NIHR Southampton Biomedical Research Centre) and the European Union (Erasmus+ Programme Early Nutrition </w:t>
      </w:r>
      <w:proofErr w:type="spellStart"/>
      <w:r w:rsidR="00EB72DB" w:rsidRPr="00EB72DB">
        <w:t>eAcademy</w:t>
      </w:r>
      <w:proofErr w:type="spellEnd"/>
      <w:r w:rsidR="00EB72DB" w:rsidRPr="00EB72DB">
        <w:t xml:space="preserve"> Southeast Asia-573651-EPP-1-2016-1-DE-EPPKA2-CBHE-JP). </w:t>
      </w:r>
      <w:r>
        <w:t>Study participants were drawn from a cohort study funded by the Medical Research Council and the Dunhill Medical Trust.</w:t>
      </w:r>
      <w:r w:rsidR="005119D4">
        <w:t xml:space="preserve"> </w:t>
      </w:r>
      <w:r>
        <w:t>The funders had no role in the conduct of the research nor in the interpretation of the results.</w:t>
      </w:r>
    </w:p>
    <w:p w14:paraId="02CA7991" w14:textId="7CD0B8EF" w:rsidR="006E5F15" w:rsidRDefault="006E5F15" w:rsidP="007E4704">
      <w:pPr>
        <w:spacing w:line="480" w:lineRule="auto"/>
        <w:rPr>
          <w:b/>
        </w:rPr>
      </w:pPr>
    </w:p>
    <w:p w14:paraId="261B7DF5" w14:textId="0E6D5374" w:rsidR="006E5F15" w:rsidRDefault="006E5F15" w:rsidP="007E4704">
      <w:pPr>
        <w:spacing w:line="480" w:lineRule="auto"/>
      </w:pPr>
      <w:r>
        <w:rPr>
          <w:b/>
        </w:rPr>
        <w:lastRenderedPageBreak/>
        <w:t>DETAILS OF CONTRIBUTORS</w:t>
      </w:r>
    </w:p>
    <w:p w14:paraId="1E5B294D" w14:textId="483A8393" w:rsidR="006E5F15" w:rsidRDefault="006E5F15" w:rsidP="007E4704">
      <w:pPr>
        <w:spacing w:line="480" w:lineRule="auto"/>
      </w:pPr>
      <w:r>
        <w:t>HI conceived the idea, conducted the analyses, drafted the paper and is the guarantor for this work. HI, CC, KG, SR, JB and SC designed and led the Southampton Women’s Survey and oversee its data quality and use. SC assisted with the statistical analysis. JH oversaw the data collection performed by the research nurses and ensured regular calibration of the weighing scales. All authors contributed to drafts of the paper and approved the final version and</w:t>
      </w:r>
      <w:r w:rsidRPr="00123FFC">
        <w:t xml:space="preserve"> </w:t>
      </w:r>
      <w:r>
        <w:t>agree to be accountable for all aspects of the work in ensuring that questions related to the accuracy or integrity of any part of the work are appropriately investigated and resolved</w:t>
      </w:r>
      <w:r w:rsidR="007E4704">
        <w:t>.</w:t>
      </w:r>
    </w:p>
    <w:p w14:paraId="0879EB0A" w14:textId="77777777" w:rsidR="007E4704" w:rsidRDefault="007E4704" w:rsidP="007E4704">
      <w:pPr>
        <w:spacing w:line="480" w:lineRule="auto"/>
      </w:pPr>
    </w:p>
    <w:p w14:paraId="08F5FEF0" w14:textId="63377488" w:rsidR="00074B16" w:rsidRPr="00074B16" w:rsidRDefault="00074B16" w:rsidP="007E4704">
      <w:pPr>
        <w:spacing w:line="480" w:lineRule="auto"/>
        <w:rPr>
          <w:b/>
        </w:rPr>
      </w:pPr>
      <w:r w:rsidRPr="00074B16">
        <w:rPr>
          <w:b/>
        </w:rPr>
        <w:t>DATA AVAILABILITY</w:t>
      </w:r>
    </w:p>
    <w:p w14:paraId="565DEF5E" w14:textId="1AC1491F" w:rsidR="00074B16" w:rsidRDefault="00074B16" w:rsidP="007E4704">
      <w:pPr>
        <w:spacing w:line="480" w:lineRule="auto"/>
      </w:pPr>
      <w:r>
        <w:t>Due to ethical concerns</w:t>
      </w:r>
      <w:r w:rsidR="00353882">
        <w:t xml:space="preserve"> and original agreements made with participants</w:t>
      </w:r>
      <w:r>
        <w:t xml:space="preserve">, supporting data cannot be made openly available. The SWS team can provide the data on request subject to appropriate approvals. Researchers wishing to use the data would need to make a formal application to the SWS Oversight Group through the cohort PI </w:t>
      </w:r>
      <w:r w:rsidR="00F23EEA">
        <w:t xml:space="preserve">and this paper’s corresponding author </w:t>
      </w:r>
      <w:r>
        <w:t>(</w:t>
      </w:r>
      <w:r w:rsidR="00F23EEA">
        <w:t>Hazel Inskip</w:t>
      </w:r>
      <w:r>
        <w:t xml:space="preserve">: </w:t>
      </w:r>
      <w:hyperlink r:id="rId10" w:history="1">
        <w:r>
          <w:rPr>
            <w:rStyle w:val="Hyperlink"/>
          </w:rPr>
          <w:t>hmi@mrc.soton.ac.uk</w:t>
        </w:r>
      </w:hyperlink>
      <w:r>
        <w:t xml:space="preserve">) </w:t>
      </w:r>
      <w:r w:rsidRPr="00074B16">
        <w:rPr>
          <w:color w:val="000000" w:themeColor="text1"/>
        </w:rPr>
        <w:t>and ensure appropriate ethical approval is in place.</w:t>
      </w:r>
      <w:r>
        <w:t xml:space="preserve"> Subject to approval and formal agreements being signed, the data would then be provided. </w:t>
      </w:r>
    </w:p>
    <w:p w14:paraId="2B5710F4" w14:textId="77777777" w:rsidR="00C13820" w:rsidRDefault="00C13820" w:rsidP="007E4704">
      <w:pPr>
        <w:spacing w:line="480" w:lineRule="auto"/>
        <w:rPr>
          <w:rFonts w:ascii="Calibri" w:hAnsi="Calibri"/>
          <w:sz w:val="22"/>
          <w:szCs w:val="22"/>
        </w:rPr>
      </w:pPr>
    </w:p>
    <w:p w14:paraId="0A0B6644" w14:textId="77777777" w:rsidR="00EA5178" w:rsidRDefault="00EA5178" w:rsidP="00EA5178">
      <w:pPr>
        <w:spacing w:line="480" w:lineRule="auto"/>
        <w:rPr>
          <w:b/>
        </w:rPr>
      </w:pPr>
      <w:r w:rsidRPr="00A1708B">
        <w:rPr>
          <w:b/>
        </w:rPr>
        <w:t xml:space="preserve">CONFLICTS </w:t>
      </w:r>
      <w:r>
        <w:rPr>
          <w:b/>
        </w:rPr>
        <w:t xml:space="preserve">OF INTERESTS </w:t>
      </w:r>
    </w:p>
    <w:p w14:paraId="62EE2F6E" w14:textId="23706ECA" w:rsidR="00EA5178" w:rsidRPr="00EE4CF6" w:rsidRDefault="00EA5178" w:rsidP="00EA5178">
      <w:pPr>
        <w:spacing w:line="480" w:lineRule="auto"/>
        <w:rPr>
          <w:rFonts w:cs="Arial"/>
          <w:b/>
        </w:rPr>
      </w:pPr>
      <w:r>
        <w:rPr>
          <w:rFonts w:cs="Arial"/>
        </w:rPr>
        <w:t xml:space="preserve">In relation to the current work, none of the authors report any conflicts of interest. However, we report that </w:t>
      </w:r>
      <w:r w:rsidRPr="00EE4CF6">
        <w:rPr>
          <w:rFonts w:cs="Arial"/>
        </w:rPr>
        <w:t xml:space="preserve">CC </w:t>
      </w:r>
      <w:r>
        <w:rPr>
          <w:rFonts w:cs="Arial"/>
        </w:rPr>
        <w:t>has received</w:t>
      </w:r>
      <w:r w:rsidRPr="00EE4CF6">
        <w:rPr>
          <w:rFonts w:cs="Arial"/>
        </w:rPr>
        <w:t xml:space="preserve"> </w:t>
      </w:r>
      <w:r>
        <w:rPr>
          <w:rFonts w:cs="Arial"/>
        </w:rPr>
        <w:t>fees</w:t>
      </w:r>
      <w:r w:rsidRPr="00EE4CF6">
        <w:rPr>
          <w:rFonts w:cs="Arial"/>
        </w:rPr>
        <w:t xml:space="preserve"> and honoraria from </w:t>
      </w:r>
      <w:r>
        <w:rPr>
          <w:rFonts w:cs="Arial"/>
          <w:lang w:eastAsia="en-GB"/>
        </w:rPr>
        <w:t xml:space="preserve">Amgen, Eli Lilly, </w:t>
      </w:r>
      <w:r w:rsidRPr="00EE4CF6">
        <w:rPr>
          <w:rFonts w:cs="Arial"/>
          <w:lang w:eastAsia="en-GB"/>
        </w:rPr>
        <w:t>GS</w:t>
      </w:r>
      <w:r>
        <w:rPr>
          <w:rFonts w:cs="Arial"/>
          <w:lang w:eastAsia="en-GB"/>
        </w:rPr>
        <w:t xml:space="preserve">K, Medtronic, Merck, Novartis, </w:t>
      </w:r>
      <w:r w:rsidRPr="00EE4CF6">
        <w:rPr>
          <w:rFonts w:cs="Arial"/>
          <w:lang w:eastAsia="en-GB"/>
        </w:rPr>
        <w:t>Pfizer, Ro</w:t>
      </w:r>
      <w:r>
        <w:rPr>
          <w:rFonts w:cs="Arial"/>
          <w:lang w:eastAsia="en-GB"/>
        </w:rPr>
        <w:t xml:space="preserve">che, </w:t>
      </w:r>
      <w:proofErr w:type="spellStart"/>
      <w:r>
        <w:rPr>
          <w:rFonts w:cs="Arial"/>
          <w:lang w:eastAsia="en-GB"/>
        </w:rPr>
        <w:t>Servier</w:t>
      </w:r>
      <w:proofErr w:type="spellEnd"/>
      <w:r>
        <w:rPr>
          <w:rFonts w:cs="Arial"/>
          <w:lang w:eastAsia="en-GB"/>
        </w:rPr>
        <w:t xml:space="preserve">, Takeda, and UCB. </w:t>
      </w:r>
      <w:r w:rsidRPr="00EE4CF6">
        <w:rPr>
          <w:rFonts w:cs="Arial"/>
        </w:rPr>
        <w:t xml:space="preserve">KMG </w:t>
      </w:r>
      <w:r>
        <w:rPr>
          <w:rFonts w:cs="Arial"/>
        </w:rPr>
        <w:t xml:space="preserve">has been reimbursed for presenting at </w:t>
      </w:r>
      <w:r w:rsidRPr="00EE4CF6">
        <w:rPr>
          <w:rFonts w:cs="Arial"/>
        </w:rPr>
        <w:t>Nestl</w:t>
      </w:r>
      <w:r>
        <w:rPr>
          <w:rFonts w:cs="Arial"/>
        </w:rPr>
        <w:t>é</w:t>
      </w:r>
      <w:r w:rsidRPr="00EE4CF6">
        <w:rPr>
          <w:rFonts w:cs="Arial"/>
        </w:rPr>
        <w:t xml:space="preserve"> Nutrition Institute conferences, and </w:t>
      </w:r>
      <w:r>
        <w:rPr>
          <w:rFonts w:cs="Arial"/>
        </w:rPr>
        <w:lastRenderedPageBreak/>
        <w:t xml:space="preserve">has received </w:t>
      </w:r>
      <w:r w:rsidRPr="00EE4CF6">
        <w:rPr>
          <w:rFonts w:cs="Arial"/>
        </w:rPr>
        <w:t xml:space="preserve">grants from Abbott Nutrition and </w:t>
      </w:r>
      <w:proofErr w:type="spellStart"/>
      <w:r w:rsidRPr="00EE4CF6">
        <w:rPr>
          <w:rFonts w:cs="Arial"/>
        </w:rPr>
        <w:t>Nestec</w:t>
      </w:r>
      <w:proofErr w:type="spellEnd"/>
      <w:r w:rsidRPr="00EE4CF6">
        <w:rPr>
          <w:rFonts w:cs="Arial"/>
        </w:rPr>
        <w:t>, outside the submitted work</w:t>
      </w:r>
      <w:r>
        <w:rPr>
          <w:rFonts w:cs="Arial"/>
        </w:rPr>
        <w:t xml:space="preserve">. </w:t>
      </w:r>
      <w:r>
        <w:rPr>
          <w:rFonts w:cs="Arial"/>
          <w:lang w:eastAsia="en-GB"/>
        </w:rPr>
        <w:t>JB</w:t>
      </w:r>
      <w:r w:rsidRPr="00EE4CF6">
        <w:rPr>
          <w:rFonts w:cs="Arial"/>
          <w:lang w:eastAsia="en-GB"/>
        </w:rPr>
        <w:t xml:space="preserve"> </w:t>
      </w:r>
      <w:r>
        <w:rPr>
          <w:rFonts w:cs="Arial"/>
          <w:lang w:eastAsia="en-GB"/>
        </w:rPr>
        <w:t xml:space="preserve">has received </w:t>
      </w:r>
      <w:r w:rsidRPr="00EE4CF6">
        <w:rPr>
          <w:rFonts w:cs="Arial"/>
          <w:lang w:eastAsia="en-GB"/>
        </w:rPr>
        <w:t>grants from Danon</w:t>
      </w:r>
      <w:r>
        <w:rPr>
          <w:rFonts w:cs="Arial"/>
          <w:lang w:eastAsia="en-GB"/>
        </w:rPr>
        <w:t xml:space="preserve">e </w:t>
      </w:r>
      <w:proofErr w:type="spellStart"/>
      <w:r>
        <w:rPr>
          <w:rFonts w:cs="Arial"/>
          <w:lang w:eastAsia="en-GB"/>
        </w:rPr>
        <w:t>Nutricia</w:t>
      </w:r>
      <w:proofErr w:type="spellEnd"/>
      <w:r>
        <w:rPr>
          <w:rFonts w:cs="Arial"/>
          <w:lang w:eastAsia="en-GB"/>
        </w:rPr>
        <w:t xml:space="preserve"> Early Life Nutrition</w:t>
      </w:r>
      <w:r w:rsidRPr="00EE4CF6">
        <w:rPr>
          <w:rFonts w:cs="Arial"/>
          <w:lang w:eastAsia="en-GB"/>
        </w:rPr>
        <w:t xml:space="preserve"> and </w:t>
      </w:r>
      <w:r>
        <w:rPr>
          <w:rFonts w:cs="Arial"/>
          <w:lang w:eastAsia="en-GB"/>
        </w:rPr>
        <w:t xml:space="preserve">is part of a </w:t>
      </w:r>
      <w:r w:rsidRPr="00EE4CF6">
        <w:rPr>
          <w:rFonts w:cs="Arial"/>
          <w:lang w:eastAsia="en-GB"/>
        </w:rPr>
        <w:t>collaboration with Iceland Foods L</w:t>
      </w:r>
      <w:r>
        <w:rPr>
          <w:rFonts w:cs="Arial"/>
          <w:lang w:eastAsia="en-GB"/>
        </w:rPr>
        <w:t xml:space="preserve">td. </w:t>
      </w:r>
      <w:r>
        <w:rPr>
          <w:rFonts w:cs="Arial"/>
        </w:rPr>
        <w:t>H</w:t>
      </w:r>
      <w:r w:rsidRPr="00EE4CF6">
        <w:rPr>
          <w:rFonts w:cs="Arial"/>
        </w:rPr>
        <w:t xml:space="preserve">I reports </w:t>
      </w:r>
      <w:r>
        <w:rPr>
          <w:rFonts w:cs="Arial"/>
        </w:rPr>
        <w:t xml:space="preserve">that, </w:t>
      </w:r>
      <w:r w:rsidRPr="00EE4CF6">
        <w:rPr>
          <w:rFonts w:cs="Arial"/>
        </w:rPr>
        <w:t xml:space="preserve">while not directly receiving funding from other bodies, members of her team have received funding </w:t>
      </w:r>
      <w:r w:rsidR="00C13820">
        <w:rPr>
          <w:rFonts w:cs="Arial"/>
        </w:rPr>
        <w:t xml:space="preserve">from </w:t>
      </w:r>
      <w:r w:rsidRPr="00EE4CF6">
        <w:rPr>
          <w:rFonts w:cs="Arial"/>
        </w:rPr>
        <w:t>Danone</w:t>
      </w:r>
      <w:r w:rsidR="00C13820">
        <w:rPr>
          <w:rFonts w:cs="Arial"/>
        </w:rPr>
        <w:t xml:space="preserve"> </w:t>
      </w:r>
      <w:proofErr w:type="spellStart"/>
      <w:r w:rsidR="00C13820">
        <w:rPr>
          <w:rFonts w:cs="Arial"/>
        </w:rPr>
        <w:t>Nutricia</w:t>
      </w:r>
      <w:proofErr w:type="spellEnd"/>
      <w:r w:rsidRPr="00EE4CF6">
        <w:rPr>
          <w:rFonts w:cs="Arial"/>
        </w:rPr>
        <w:t xml:space="preserve">, </w:t>
      </w:r>
      <w:proofErr w:type="spellStart"/>
      <w:r w:rsidRPr="00EE4CF6">
        <w:rPr>
          <w:rFonts w:cs="Arial"/>
        </w:rPr>
        <w:t>Nestec</w:t>
      </w:r>
      <w:proofErr w:type="spellEnd"/>
      <w:r w:rsidRPr="00EE4CF6">
        <w:rPr>
          <w:rFonts w:cs="Arial"/>
        </w:rPr>
        <w:t>, and Abbott Nutrition</w:t>
      </w:r>
      <w:r>
        <w:rPr>
          <w:rFonts w:cs="Arial"/>
        </w:rPr>
        <w:t>.</w:t>
      </w:r>
    </w:p>
    <w:p w14:paraId="4E87BC5E" w14:textId="77777777" w:rsidR="00074B16" w:rsidRDefault="00074B16" w:rsidP="007E4704">
      <w:pPr>
        <w:spacing w:line="480" w:lineRule="auto"/>
      </w:pPr>
    </w:p>
    <w:p w14:paraId="7CE7B055" w14:textId="77777777" w:rsidR="006E5F15" w:rsidRDefault="006E5F15" w:rsidP="007E4704">
      <w:pPr>
        <w:spacing w:line="480" w:lineRule="auto"/>
      </w:pPr>
      <w:r>
        <w:br w:type="page"/>
      </w:r>
    </w:p>
    <w:p w14:paraId="4D0D896D" w14:textId="77777777" w:rsidR="00A1708B" w:rsidRDefault="00A1708B">
      <w:pPr>
        <w:rPr>
          <w:b/>
        </w:rPr>
      </w:pPr>
    </w:p>
    <w:p w14:paraId="3BA72EA3" w14:textId="17B4F377" w:rsidR="004C278B" w:rsidRDefault="004C278B"/>
    <w:p w14:paraId="38A9300F" w14:textId="6459D04E" w:rsidR="004D6C70" w:rsidRDefault="00D47818" w:rsidP="005F3912">
      <w:pPr>
        <w:spacing w:line="480" w:lineRule="auto"/>
        <w:rPr>
          <w:b/>
        </w:rPr>
      </w:pPr>
      <w:r>
        <w:rPr>
          <w:b/>
        </w:rPr>
        <w:t xml:space="preserve">Legend for </w:t>
      </w:r>
      <w:r w:rsidR="004D6C70" w:rsidRPr="009D60A3">
        <w:rPr>
          <w:b/>
        </w:rPr>
        <w:t>Figure 1.</w:t>
      </w:r>
      <w:r w:rsidR="004D6C70">
        <w:rPr>
          <w:b/>
        </w:rPr>
        <w:t xml:space="preserve"> </w:t>
      </w:r>
    </w:p>
    <w:p w14:paraId="64992BA2" w14:textId="362311B3" w:rsidR="000474AB" w:rsidRDefault="000474AB" w:rsidP="005F3912">
      <w:pPr>
        <w:spacing w:line="480" w:lineRule="auto"/>
      </w:pPr>
      <w:r>
        <w:t xml:space="preserve">Flow chart showing </w:t>
      </w:r>
      <w:r w:rsidR="00D62ED7">
        <w:t>classification</w:t>
      </w:r>
      <w:r>
        <w:t xml:space="preserve"> of Southampton Women’s Survey participants in</w:t>
      </w:r>
      <w:r w:rsidR="00D62ED7">
        <w:t>to the</w:t>
      </w:r>
      <w:r>
        <w:t xml:space="preserve"> analysis groups. </w:t>
      </w:r>
    </w:p>
    <w:p w14:paraId="15320D80" w14:textId="1620AAF4" w:rsidR="000474AB" w:rsidRDefault="000474AB" w:rsidP="005F3912">
      <w:pPr>
        <w:spacing w:line="480" w:lineRule="auto"/>
      </w:pPr>
    </w:p>
    <w:p w14:paraId="7E4B043D" w14:textId="17E2E4EF" w:rsidR="000474AB" w:rsidRDefault="000474AB" w:rsidP="005F3912">
      <w:pPr>
        <w:spacing w:line="480" w:lineRule="auto"/>
        <w:rPr>
          <w:b/>
        </w:rPr>
      </w:pPr>
      <w:r w:rsidRPr="000474AB">
        <w:rPr>
          <w:b/>
        </w:rPr>
        <w:t>Legend for Figure 2</w:t>
      </w:r>
    </w:p>
    <w:p w14:paraId="76756A21" w14:textId="068C99DF" w:rsidR="00A67B51" w:rsidRPr="000474AB" w:rsidRDefault="00A67B51" w:rsidP="005F3912">
      <w:pPr>
        <w:spacing w:line="480" w:lineRule="auto"/>
        <w:rPr>
          <w:b/>
        </w:rPr>
      </w:pPr>
      <w:r>
        <w:rPr>
          <w:b/>
        </w:rPr>
        <w:t>Bland Altman plots comparing each proxy measure with the actual pre-pregnancy weight</w:t>
      </w:r>
    </w:p>
    <w:p w14:paraId="4DA5908E" w14:textId="7BA50B06" w:rsidR="004D6C70" w:rsidRDefault="004D6C70" w:rsidP="005F3912">
      <w:pPr>
        <w:spacing w:line="480" w:lineRule="auto"/>
      </w:pPr>
      <w:r w:rsidRPr="0093265E">
        <w:rPr>
          <w:b/>
        </w:rPr>
        <w:t>A</w:t>
      </w:r>
      <w:r>
        <w:t xml:space="preserve">. </w:t>
      </w:r>
      <w:r w:rsidR="00A67B51">
        <w:t>R</w:t>
      </w:r>
      <w:r w:rsidR="00D228AA">
        <w:t>ecalled pre-pregnancy</w:t>
      </w:r>
      <w:r>
        <w:t xml:space="preserve"> </w:t>
      </w:r>
      <w:r w:rsidR="00D228AA">
        <w:t xml:space="preserve">weight </w:t>
      </w:r>
    </w:p>
    <w:p w14:paraId="63A78102" w14:textId="3CD8BE77" w:rsidR="004D6C70" w:rsidRDefault="004D6C70" w:rsidP="005F3912">
      <w:pPr>
        <w:spacing w:line="480" w:lineRule="auto"/>
      </w:pPr>
      <w:r w:rsidRPr="0093265E">
        <w:rPr>
          <w:b/>
        </w:rPr>
        <w:t>B</w:t>
      </w:r>
      <w:r>
        <w:t xml:space="preserve">. </w:t>
      </w:r>
      <w:r w:rsidR="00A67B51">
        <w:t>E</w:t>
      </w:r>
      <w:r w:rsidR="00D228AA">
        <w:t>arly pregnancy</w:t>
      </w:r>
      <w:r>
        <w:t xml:space="preserve"> measured </w:t>
      </w:r>
      <w:r w:rsidR="00D228AA">
        <w:t xml:space="preserve">weight </w:t>
      </w:r>
    </w:p>
    <w:p w14:paraId="7B0EC1D4" w14:textId="4A35EDF8" w:rsidR="000474AB" w:rsidRDefault="000474AB" w:rsidP="005F3912">
      <w:pPr>
        <w:spacing w:line="480" w:lineRule="auto"/>
      </w:pPr>
      <w:r w:rsidRPr="000474AB">
        <w:rPr>
          <w:b/>
        </w:rPr>
        <w:t>C.</w:t>
      </w:r>
      <w:r>
        <w:t xml:space="preserve"> Thomas method weight</w:t>
      </w:r>
    </w:p>
    <w:p w14:paraId="2C0D195F" w14:textId="77777777" w:rsidR="004D6C70" w:rsidRDefault="004D6C70" w:rsidP="005F3912">
      <w:pPr>
        <w:spacing w:line="480" w:lineRule="auto"/>
      </w:pPr>
    </w:p>
    <w:p w14:paraId="0D931DB8" w14:textId="77777777" w:rsidR="004D6C70" w:rsidRDefault="004D6C70" w:rsidP="005F3912">
      <w:pPr>
        <w:spacing w:line="480" w:lineRule="auto"/>
      </w:pPr>
      <w:r>
        <w:t>Solid line = mean difference, dotted lines = limits of agreement, shaded area = 95%CIs around the limits of agreement,</w:t>
      </w:r>
    </w:p>
    <w:p w14:paraId="5FE7C4E7" w14:textId="77777777" w:rsidR="004D6C70" w:rsidRDefault="004D6C70" w:rsidP="005F3912">
      <w:pPr>
        <w:spacing w:line="480" w:lineRule="auto"/>
      </w:pPr>
      <w:r>
        <w:t>Dashed line = fitted regression line</w:t>
      </w:r>
    </w:p>
    <w:p w14:paraId="5979C070" w14:textId="77777777" w:rsidR="004D6C70" w:rsidRDefault="004D6C70" w:rsidP="005F3912">
      <w:pPr>
        <w:spacing w:line="480" w:lineRule="auto"/>
      </w:pPr>
    </w:p>
    <w:p w14:paraId="1C03A7E9" w14:textId="620FAD6D" w:rsidR="00DA5CE6" w:rsidRPr="009D60A3" w:rsidRDefault="00DA5CE6" w:rsidP="00DA5CE6">
      <w:pPr>
        <w:spacing w:line="480" w:lineRule="auto"/>
        <w:rPr>
          <w:b/>
        </w:rPr>
      </w:pPr>
      <w:r w:rsidRPr="00155EE1">
        <w:rPr>
          <w:b/>
        </w:rPr>
        <w:t xml:space="preserve">Legend for Figure </w:t>
      </w:r>
      <w:r w:rsidR="00B24303" w:rsidRPr="00155EE1">
        <w:rPr>
          <w:b/>
        </w:rPr>
        <w:t>3</w:t>
      </w:r>
      <w:r w:rsidRPr="00155EE1">
        <w:rPr>
          <w:b/>
        </w:rPr>
        <w:t>.</w:t>
      </w:r>
      <w:r>
        <w:rPr>
          <w:b/>
        </w:rPr>
        <w:t xml:space="preserve"> </w:t>
      </w:r>
    </w:p>
    <w:p w14:paraId="5994D63D" w14:textId="773CB25A" w:rsidR="00607AD1" w:rsidRPr="000474AB" w:rsidRDefault="00607AD1" w:rsidP="00607AD1">
      <w:pPr>
        <w:spacing w:line="480" w:lineRule="auto"/>
        <w:rPr>
          <w:b/>
        </w:rPr>
      </w:pPr>
      <w:r>
        <w:rPr>
          <w:b/>
        </w:rPr>
        <w:t>Bland Altman plots comparing the pairs of adjusted proxy measures with each other</w:t>
      </w:r>
    </w:p>
    <w:p w14:paraId="534D5C73" w14:textId="4B5FE045" w:rsidR="00DA5CE6" w:rsidRDefault="00DA5CE6" w:rsidP="00DA5CE6">
      <w:pPr>
        <w:spacing w:line="480" w:lineRule="auto"/>
      </w:pPr>
      <w:r w:rsidRPr="0093265E">
        <w:rPr>
          <w:b/>
        </w:rPr>
        <w:t>A</w:t>
      </w:r>
      <w:r>
        <w:t xml:space="preserve">. </w:t>
      </w:r>
      <w:r w:rsidR="00607AD1">
        <w:t xml:space="preserve">Adjusted </w:t>
      </w:r>
      <w:r>
        <w:t xml:space="preserve">recalled pre-pregnancy weight </w:t>
      </w:r>
      <w:r w:rsidR="00607AD1">
        <w:t xml:space="preserve">and adjusted </w:t>
      </w:r>
      <w:r>
        <w:t xml:space="preserve">early pregnancy weight measurement </w:t>
      </w:r>
    </w:p>
    <w:p w14:paraId="1264E856" w14:textId="47745035" w:rsidR="00DA5CE6" w:rsidRDefault="00DA5CE6" w:rsidP="00DA5CE6">
      <w:pPr>
        <w:spacing w:line="480" w:lineRule="auto"/>
      </w:pPr>
      <w:r w:rsidRPr="0093265E">
        <w:rPr>
          <w:b/>
        </w:rPr>
        <w:t>B</w:t>
      </w:r>
      <w:r>
        <w:t xml:space="preserve">. </w:t>
      </w:r>
      <w:r w:rsidR="00607AD1">
        <w:t xml:space="preserve">Adjusted </w:t>
      </w:r>
      <w:r>
        <w:t xml:space="preserve">recalled pre-pregnancy weight </w:t>
      </w:r>
      <w:r w:rsidR="00607AD1">
        <w:t xml:space="preserve">and </w:t>
      </w:r>
      <w:r>
        <w:t xml:space="preserve">adjusted </w:t>
      </w:r>
      <w:r w:rsidR="00607AD1">
        <w:t>Thomas method weight</w:t>
      </w:r>
      <w:r>
        <w:t xml:space="preserve"> </w:t>
      </w:r>
    </w:p>
    <w:p w14:paraId="4D30A210" w14:textId="617BB5DF" w:rsidR="00607AD1" w:rsidRDefault="00096C58" w:rsidP="00DA5CE6">
      <w:pPr>
        <w:spacing w:line="480" w:lineRule="auto"/>
      </w:pPr>
      <w:r w:rsidRPr="00096C58">
        <w:rPr>
          <w:b/>
        </w:rPr>
        <w:t>C</w:t>
      </w:r>
      <w:r w:rsidR="00607AD1">
        <w:t>. Adjusted early pregnancy weight and adjusted Thomas method weight</w:t>
      </w:r>
    </w:p>
    <w:p w14:paraId="18969102" w14:textId="5286A496" w:rsidR="00DA5CE6" w:rsidRDefault="00DA5CE6" w:rsidP="00DA5CE6">
      <w:pPr>
        <w:spacing w:line="480" w:lineRule="auto"/>
      </w:pPr>
    </w:p>
    <w:p w14:paraId="6345B584" w14:textId="77777777" w:rsidR="00DA5CE6" w:rsidRDefault="00DA5CE6" w:rsidP="00DA5CE6">
      <w:pPr>
        <w:spacing w:line="480" w:lineRule="auto"/>
      </w:pPr>
      <w:r>
        <w:lastRenderedPageBreak/>
        <w:t>Solid line = mean difference, dotted lines = limits of agreement, shaded area = 95%CIs around the limits of agreement,</w:t>
      </w:r>
    </w:p>
    <w:p w14:paraId="04518736" w14:textId="5DF64D84" w:rsidR="00DA5CE6" w:rsidRDefault="00DA5CE6" w:rsidP="00DA5CE6">
      <w:pPr>
        <w:spacing w:line="480" w:lineRule="auto"/>
      </w:pPr>
      <w:r>
        <w:t>Dashed line = fitted regression line</w:t>
      </w:r>
    </w:p>
    <w:p w14:paraId="4D08B2FE" w14:textId="05628158" w:rsidR="00DA5CE6" w:rsidRDefault="00DA5CE6" w:rsidP="00DA5CE6">
      <w:pPr>
        <w:spacing w:line="480" w:lineRule="auto"/>
      </w:pPr>
      <w:r>
        <w:t>Adjustments: Recalled pre-pregnancy weight + 1.65 kg</w:t>
      </w:r>
    </w:p>
    <w:p w14:paraId="7B61CFA7" w14:textId="546B012D" w:rsidR="00DA5CE6" w:rsidRDefault="00DA5CE6" w:rsidP="00DA5CE6">
      <w:pPr>
        <w:spacing w:line="480" w:lineRule="auto"/>
      </w:pPr>
      <w:r>
        <w:tab/>
      </w:r>
      <w:r>
        <w:tab/>
        <w:t>Early pregnancy weight – 0.88 kg</w:t>
      </w:r>
    </w:p>
    <w:p w14:paraId="28190346" w14:textId="117196F8" w:rsidR="00607AD1" w:rsidRDefault="00607AD1" w:rsidP="00DA5CE6">
      <w:pPr>
        <w:spacing w:line="480" w:lineRule="auto"/>
      </w:pPr>
      <w:r>
        <w:tab/>
      </w:r>
      <w:r>
        <w:tab/>
        <w:t>Thomas weight – 0.88 kg</w:t>
      </w:r>
    </w:p>
    <w:p w14:paraId="0D49DEDD" w14:textId="77777777" w:rsidR="00DA5CE6" w:rsidRDefault="00DA5CE6">
      <w:r>
        <w:br w:type="page"/>
      </w:r>
    </w:p>
    <w:p w14:paraId="0CF63B3A" w14:textId="77777777" w:rsidR="00EA689F" w:rsidRPr="00EA689F" w:rsidRDefault="00FA3C32" w:rsidP="00EA689F">
      <w:pPr>
        <w:pStyle w:val="EndNoteBibliographyTitle"/>
      </w:pPr>
      <w:r>
        <w:lastRenderedPageBreak/>
        <w:t xml:space="preserve"> </w:t>
      </w:r>
      <w:r w:rsidR="00F56D75">
        <w:fldChar w:fldCharType="begin"/>
      </w:r>
      <w:r w:rsidR="00F56D75">
        <w:instrText xml:space="preserve"> ADDIN EN.REFLIST </w:instrText>
      </w:r>
      <w:r w:rsidR="00F56D75">
        <w:fldChar w:fldCharType="separate"/>
      </w:r>
      <w:r w:rsidR="00EA689F" w:rsidRPr="00EA689F">
        <w:t>Reference List</w:t>
      </w:r>
    </w:p>
    <w:p w14:paraId="1AD35156" w14:textId="77777777" w:rsidR="00EA689F" w:rsidRPr="00EA689F" w:rsidRDefault="00EA689F" w:rsidP="00EA689F">
      <w:pPr>
        <w:pStyle w:val="EndNoteBibliographyTitle"/>
      </w:pPr>
    </w:p>
    <w:p w14:paraId="70AADC5C" w14:textId="77777777" w:rsidR="00EA689F" w:rsidRPr="00EA689F" w:rsidRDefault="00EA689F" w:rsidP="00EA689F">
      <w:pPr>
        <w:pStyle w:val="EndNoteBibliography"/>
        <w:ind w:left="720" w:hanging="720"/>
      </w:pPr>
      <w:r w:rsidRPr="00EA689F">
        <w:t>1.</w:t>
      </w:r>
      <w:r w:rsidRPr="00EA689F">
        <w:tab/>
        <w:t xml:space="preserve">Poston L, Caleyachetty R, Cnattingius S, et al. Preconceptional and maternal obesity: epidemiology and health consequences. </w:t>
      </w:r>
      <w:r w:rsidRPr="00EA689F">
        <w:rPr>
          <w:i/>
        </w:rPr>
        <w:t>The lancet Diabetes &amp; endocrinology</w:t>
      </w:r>
      <w:r w:rsidRPr="00EA689F">
        <w:t>. 2016;4(12), 1025-1036.</w:t>
      </w:r>
    </w:p>
    <w:p w14:paraId="1DD055EF" w14:textId="77777777" w:rsidR="00EA689F" w:rsidRPr="00EA689F" w:rsidRDefault="00EA689F" w:rsidP="00EA689F">
      <w:pPr>
        <w:pStyle w:val="EndNoteBibliography"/>
        <w:ind w:left="720" w:hanging="720"/>
      </w:pPr>
      <w:r w:rsidRPr="00EA689F">
        <w:t>2.</w:t>
      </w:r>
      <w:r w:rsidRPr="00EA689F">
        <w:tab/>
        <w:t xml:space="preserve">Godfrey KM, Reynolds RM, Prescott SL, et al. Influence of maternal obesity on the long-term health of offspring. </w:t>
      </w:r>
      <w:r w:rsidRPr="00EA689F">
        <w:rPr>
          <w:i/>
        </w:rPr>
        <w:t>The lancet Diabetes &amp; endocrinology</w:t>
      </w:r>
      <w:r w:rsidRPr="00EA689F">
        <w:t>. 2017;5(1), 53-64.</w:t>
      </w:r>
    </w:p>
    <w:p w14:paraId="7A12C31C" w14:textId="77777777" w:rsidR="00EA689F" w:rsidRPr="00EA689F" w:rsidRDefault="00EA689F" w:rsidP="00EA689F">
      <w:pPr>
        <w:pStyle w:val="EndNoteBibliography"/>
        <w:ind w:left="720" w:hanging="720"/>
      </w:pPr>
      <w:r w:rsidRPr="00EA689F">
        <w:t>3.</w:t>
      </w:r>
      <w:r w:rsidRPr="00EA689F">
        <w:tab/>
        <w:t xml:space="preserve">Diouf I, Charles MA, Thiebaugeorges O, Forhan A, Kaminski M, Heude B. Maternal weight change before pregnancy in relation to birthweight and risks of adverse pregnancy outcomes. </w:t>
      </w:r>
      <w:r w:rsidRPr="00EA689F">
        <w:rPr>
          <w:i/>
        </w:rPr>
        <w:t>European journal of epidemiology</w:t>
      </w:r>
      <w:r w:rsidRPr="00EA689F">
        <w:t>. 2011;26(10), 789-796.</w:t>
      </w:r>
    </w:p>
    <w:p w14:paraId="0BFF8ED9" w14:textId="77777777" w:rsidR="00EA689F" w:rsidRPr="00EA689F" w:rsidRDefault="00EA689F" w:rsidP="00EA689F">
      <w:pPr>
        <w:pStyle w:val="EndNoteBibliography"/>
        <w:ind w:left="720" w:hanging="720"/>
      </w:pPr>
      <w:r w:rsidRPr="00EA689F">
        <w:t>4.</w:t>
      </w:r>
      <w:r w:rsidRPr="00EA689F">
        <w:tab/>
        <w:t xml:space="preserve">Arendt LH, Ramlau-Hansen CH, Lindhard MS, et al. Maternal Overweight and Obesity and Genital Anomalies in Male Offspring: A Population-Based Swedish Cohort Study. </w:t>
      </w:r>
      <w:r w:rsidRPr="00EA689F">
        <w:rPr>
          <w:i/>
        </w:rPr>
        <w:t>Paediatric and perinatal epidemiology</w:t>
      </w:r>
      <w:r w:rsidRPr="00EA689F">
        <w:t>. 2017; doi: 10.1111/ppe.12373.</w:t>
      </w:r>
    </w:p>
    <w:p w14:paraId="2F20EC2F" w14:textId="77777777" w:rsidR="00EA689F" w:rsidRPr="00EA689F" w:rsidRDefault="00EA689F" w:rsidP="00EA689F">
      <w:pPr>
        <w:pStyle w:val="EndNoteBibliography"/>
        <w:ind w:left="720" w:hanging="720"/>
      </w:pPr>
      <w:r w:rsidRPr="00EA689F">
        <w:t>5.</w:t>
      </w:r>
      <w:r w:rsidRPr="00EA689F">
        <w:tab/>
        <w:t xml:space="preserve">Yu Z, Han S, Zhu J, Sun X, Ji C, Guo X. Pre-pregnancy body mass index in relation to infant birth weight and offspring overweight/obesity: a systematic review and meta-analysis. </w:t>
      </w:r>
      <w:r w:rsidRPr="00EA689F">
        <w:rPr>
          <w:i/>
        </w:rPr>
        <w:t>PLoS One</w:t>
      </w:r>
      <w:r w:rsidRPr="00EA689F">
        <w:t>. 2013;8(4), e61627.</w:t>
      </w:r>
    </w:p>
    <w:p w14:paraId="488220BD" w14:textId="77777777" w:rsidR="00EA689F" w:rsidRPr="00EA689F" w:rsidRDefault="00EA689F" w:rsidP="00EA689F">
      <w:pPr>
        <w:pStyle w:val="EndNoteBibliography"/>
        <w:ind w:left="720" w:hanging="720"/>
      </w:pPr>
      <w:r w:rsidRPr="00EA689F">
        <w:t>6.</w:t>
      </w:r>
      <w:r w:rsidRPr="00EA689F">
        <w:tab/>
        <w:t xml:space="preserve">Crozier SR, Inskip HM, Godfrey KM, et al. Weight gain in pregnancy and childhood body composition: findings from the Southampton Women's Survey. </w:t>
      </w:r>
      <w:r w:rsidRPr="00EA689F">
        <w:rPr>
          <w:i/>
        </w:rPr>
        <w:t>Am J Clin Nutr</w:t>
      </w:r>
      <w:r w:rsidRPr="00EA689F">
        <w:t>. 2010;91(6), 1745-1751.</w:t>
      </w:r>
    </w:p>
    <w:p w14:paraId="59237245" w14:textId="77777777" w:rsidR="00EA689F" w:rsidRPr="00EA689F" w:rsidRDefault="00EA689F" w:rsidP="00EA689F">
      <w:pPr>
        <w:pStyle w:val="EndNoteBibliography"/>
        <w:ind w:left="720" w:hanging="720"/>
      </w:pPr>
      <w:r w:rsidRPr="00EA689F">
        <w:t>7.</w:t>
      </w:r>
      <w:r w:rsidRPr="00EA689F">
        <w:tab/>
        <w:t xml:space="preserve">Sharp GC, Lawlor DA, Richmond RC, et al. Maternal pre-pregnancy BMI and gestational weight gain, offspring DNA methylation and later offspring adiposity: findings from the Avon Longitudinal Study of Parents and Children. </w:t>
      </w:r>
      <w:r w:rsidRPr="00EA689F">
        <w:rPr>
          <w:i/>
        </w:rPr>
        <w:t>International Journal of Epidemiology</w:t>
      </w:r>
      <w:r w:rsidRPr="00EA689F">
        <w:t>. 2015;44(4), 1288-1304.</w:t>
      </w:r>
    </w:p>
    <w:p w14:paraId="5E828C3A" w14:textId="77777777" w:rsidR="00EA689F" w:rsidRPr="00EA689F" w:rsidRDefault="00EA689F" w:rsidP="00EA689F">
      <w:pPr>
        <w:pStyle w:val="EndNoteBibliography"/>
        <w:ind w:left="720" w:hanging="720"/>
      </w:pPr>
      <w:r w:rsidRPr="00EA689F">
        <w:t>8.</w:t>
      </w:r>
      <w:r w:rsidRPr="00EA689F">
        <w:tab/>
        <w:t xml:space="preserve">Gaillard R, Welten M, Oddy WH, et al. Associations of maternal prepregnancy body mass index and gestational weight gain with cardio-metabolic risk factors in adolescent offspring: a prospective cohort study. </w:t>
      </w:r>
      <w:r w:rsidRPr="00EA689F">
        <w:rPr>
          <w:i/>
        </w:rPr>
        <w:t>Bjog</w:t>
      </w:r>
      <w:r w:rsidRPr="00EA689F">
        <w:t>. 2015; doi: 10.1111/1471-0528.13700.</w:t>
      </w:r>
    </w:p>
    <w:p w14:paraId="325B25B8" w14:textId="77777777" w:rsidR="00EA689F" w:rsidRPr="00EA689F" w:rsidRDefault="00EA689F" w:rsidP="00EA689F">
      <w:pPr>
        <w:pStyle w:val="EndNoteBibliography"/>
        <w:ind w:left="720" w:hanging="720"/>
      </w:pPr>
      <w:r w:rsidRPr="00EA689F">
        <w:t>9.</w:t>
      </w:r>
      <w:r w:rsidRPr="00EA689F">
        <w:tab/>
        <w:t xml:space="preserve">Fraser A, Tilling K, Macdonald-Wallis C, et al. Association of maternal weight gain in pregnancy with offspring obesity and metabolic and vascular traits in childhood. </w:t>
      </w:r>
      <w:r w:rsidRPr="00EA689F">
        <w:rPr>
          <w:i/>
        </w:rPr>
        <w:t>Circulation</w:t>
      </w:r>
      <w:r w:rsidRPr="00EA689F">
        <w:t>. 2010;121(23), 2557-2564.</w:t>
      </w:r>
    </w:p>
    <w:p w14:paraId="26683BAE" w14:textId="77777777" w:rsidR="00EA689F" w:rsidRPr="00EA689F" w:rsidRDefault="00EA689F" w:rsidP="00EA689F">
      <w:pPr>
        <w:pStyle w:val="EndNoteBibliography"/>
        <w:ind w:left="720" w:hanging="720"/>
      </w:pPr>
      <w:r w:rsidRPr="00EA689F">
        <w:t>10.</w:t>
      </w:r>
      <w:r w:rsidRPr="00EA689F">
        <w:tab/>
        <w:t xml:space="preserve">Patel SP, Rodriguez A, Little MP, et al. Associations between pre-pregnancy obesity and asthma symptoms in adolescents. </w:t>
      </w:r>
      <w:r w:rsidRPr="00EA689F">
        <w:rPr>
          <w:i/>
        </w:rPr>
        <w:t>J Epidemiol Community Health</w:t>
      </w:r>
      <w:r w:rsidRPr="00EA689F">
        <w:t>. 2012;66(9), 809-814.</w:t>
      </w:r>
    </w:p>
    <w:p w14:paraId="5F273A10" w14:textId="77777777" w:rsidR="00EA689F" w:rsidRPr="00EA689F" w:rsidRDefault="00EA689F" w:rsidP="00EA689F">
      <w:pPr>
        <w:pStyle w:val="EndNoteBibliography"/>
        <w:ind w:left="720" w:hanging="720"/>
      </w:pPr>
      <w:r w:rsidRPr="00EA689F">
        <w:t>11.</w:t>
      </w:r>
      <w:r w:rsidRPr="00EA689F">
        <w:tab/>
        <w:t xml:space="preserve">Patro Golab B, Santos S, Voerman E, Lawlor DA, Jaddoe VWV, Gaillard R. Influence of maternal obesity on the association between common pregnancy complications and risk of childhood obesity: an individual participant data meta-analysis. </w:t>
      </w:r>
      <w:r w:rsidRPr="00EA689F">
        <w:rPr>
          <w:i/>
        </w:rPr>
        <w:t>The Lancet Child &amp; adolescent health</w:t>
      </w:r>
      <w:r w:rsidRPr="00EA689F">
        <w:t>. 2018;2(11), 812-821.</w:t>
      </w:r>
    </w:p>
    <w:p w14:paraId="7445A504" w14:textId="77777777" w:rsidR="00EA689F" w:rsidRPr="00EA689F" w:rsidRDefault="00EA689F" w:rsidP="00EA689F">
      <w:pPr>
        <w:pStyle w:val="EndNoteBibliography"/>
        <w:ind w:left="720" w:hanging="720"/>
      </w:pPr>
      <w:r w:rsidRPr="00EA689F">
        <w:t>12.</w:t>
      </w:r>
      <w:r w:rsidRPr="00EA689F">
        <w:tab/>
        <w:t xml:space="preserve">Voerman E, Santos S, Inskip H, et al. Association of Gestational Weight Gain With Adverse Maternal and Infant Outcomes. </w:t>
      </w:r>
      <w:r w:rsidRPr="00EA689F">
        <w:rPr>
          <w:i/>
        </w:rPr>
        <w:t>Jama</w:t>
      </w:r>
      <w:r w:rsidRPr="00EA689F">
        <w:t>. 2019;321(17), 1702-1715.</w:t>
      </w:r>
    </w:p>
    <w:p w14:paraId="571B7981" w14:textId="77777777" w:rsidR="00EA689F" w:rsidRPr="00EA689F" w:rsidRDefault="00EA689F" w:rsidP="00EA689F">
      <w:pPr>
        <w:pStyle w:val="EndNoteBibliography"/>
        <w:ind w:left="720" w:hanging="720"/>
      </w:pPr>
      <w:r w:rsidRPr="00EA689F">
        <w:t>13.</w:t>
      </w:r>
      <w:r w:rsidRPr="00EA689F">
        <w:tab/>
        <w:t xml:space="preserve">Voerman E, Santos S, Patro Golab B, et al. Maternal body mass index, gestational weight gain, and the risk of overweight and obesity across childhood: An individual participant data meta-analysis. </w:t>
      </w:r>
      <w:r w:rsidRPr="00EA689F">
        <w:rPr>
          <w:i/>
        </w:rPr>
        <w:t>PLoS Med</w:t>
      </w:r>
      <w:r w:rsidRPr="00EA689F">
        <w:t>. 2019;16(2), e1002744.</w:t>
      </w:r>
    </w:p>
    <w:p w14:paraId="2981071E" w14:textId="77777777" w:rsidR="00EA689F" w:rsidRPr="00EA689F" w:rsidRDefault="00EA689F" w:rsidP="00EA689F">
      <w:pPr>
        <w:pStyle w:val="EndNoteBibliography"/>
        <w:ind w:left="720" w:hanging="720"/>
      </w:pPr>
      <w:r w:rsidRPr="00EA689F">
        <w:t>14.</w:t>
      </w:r>
      <w:r w:rsidRPr="00EA689F">
        <w:tab/>
        <w:t xml:space="preserve">Santos S, Voerman E, Amiano P, et al. Impact of maternal body mass index and gestational weight gain on pregnancy complications: An individual </w:t>
      </w:r>
      <w:r w:rsidRPr="00EA689F">
        <w:lastRenderedPageBreak/>
        <w:t xml:space="preserve">participant data meta-analysis of European, North American and Australian cohorts. </w:t>
      </w:r>
      <w:r w:rsidRPr="00EA689F">
        <w:rPr>
          <w:i/>
        </w:rPr>
        <w:t>Bjog</w:t>
      </w:r>
      <w:r w:rsidRPr="00EA689F">
        <w:t>. 2019; doi: 10.1111/1471-0528.15661.</w:t>
      </w:r>
    </w:p>
    <w:p w14:paraId="1319D131" w14:textId="77777777" w:rsidR="00EA689F" w:rsidRPr="00EA689F" w:rsidRDefault="00EA689F" w:rsidP="00EA689F">
      <w:pPr>
        <w:pStyle w:val="EndNoteBibliography"/>
        <w:ind w:left="720" w:hanging="720"/>
      </w:pPr>
      <w:r w:rsidRPr="00EA689F">
        <w:t>15.</w:t>
      </w:r>
      <w:r w:rsidRPr="00EA689F">
        <w:tab/>
        <w:t xml:space="preserve">Tore EC, Antoniou EE, Reed K, et al. Maternal pre-pregnancy weight and twins' temperament. </w:t>
      </w:r>
      <w:r w:rsidRPr="00EA689F">
        <w:rPr>
          <w:i/>
        </w:rPr>
        <w:t>Journal of developmental origins of health and disease</w:t>
      </w:r>
      <w:r w:rsidRPr="00EA689F">
        <w:t>. 2019;10(5), 522-528.</w:t>
      </w:r>
    </w:p>
    <w:p w14:paraId="71BB19A3" w14:textId="77777777" w:rsidR="00EA689F" w:rsidRPr="00EA689F" w:rsidRDefault="00EA689F" w:rsidP="00EA689F">
      <w:pPr>
        <w:pStyle w:val="EndNoteBibliography"/>
        <w:ind w:left="720" w:hanging="720"/>
      </w:pPr>
      <w:r w:rsidRPr="00EA689F">
        <w:t>16.</w:t>
      </w:r>
      <w:r w:rsidRPr="00EA689F">
        <w:tab/>
        <w:t xml:space="preserve">Robinson M, Zubrick SR, Pennell CE, et al. Pre-pregnancy maternal overweight and obesity increase the risk for affective disorders in offspring. </w:t>
      </w:r>
      <w:r w:rsidRPr="00EA689F">
        <w:rPr>
          <w:i/>
        </w:rPr>
        <w:t>Journal of developmental origins of health and disease</w:t>
      </w:r>
      <w:r w:rsidRPr="00EA689F">
        <w:t>. 2013;4(1), 42-48.</w:t>
      </w:r>
    </w:p>
    <w:p w14:paraId="69F5E6C6" w14:textId="77777777" w:rsidR="00EA689F" w:rsidRPr="00EA689F" w:rsidRDefault="00EA689F" w:rsidP="00EA689F">
      <w:pPr>
        <w:pStyle w:val="EndNoteBibliography"/>
        <w:ind w:left="720" w:hanging="720"/>
      </w:pPr>
      <w:r w:rsidRPr="00EA689F">
        <w:t>17.</w:t>
      </w:r>
      <w:r w:rsidRPr="00EA689F">
        <w:tab/>
        <w:t xml:space="preserve">Holowko N, Chaparro MP, Nilsson K, et al. Social inequality in pre-pregnancy BMI and gestational weight gain in the first and second pregnancy among women in Sweden. </w:t>
      </w:r>
      <w:r w:rsidRPr="00EA689F">
        <w:rPr>
          <w:i/>
        </w:rPr>
        <w:t>Journal of Epidemiology and Community Health</w:t>
      </w:r>
      <w:r w:rsidRPr="00EA689F">
        <w:t>. 2015;69(12), 1154-1161.</w:t>
      </w:r>
    </w:p>
    <w:p w14:paraId="3FAA2FB0" w14:textId="77777777" w:rsidR="00EA689F" w:rsidRPr="00EA689F" w:rsidRDefault="00EA689F" w:rsidP="00EA689F">
      <w:pPr>
        <w:pStyle w:val="EndNoteBibliography"/>
        <w:ind w:left="720" w:hanging="720"/>
      </w:pPr>
      <w:r w:rsidRPr="00EA689F">
        <w:t>18.</w:t>
      </w:r>
      <w:r w:rsidRPr="00EA689F">
        <w:tab/>
        <w:t xml:space="preserve">Muktabhant B, Lawrie TA, Lumbiganon P, Laopaiboon M. Diet or exercise, or both, for preventing excessive weight gain in pregnancy. </w:t>
      </w:r>
      <w:r w:rsidRPr="00EA689F">
        <w:rPr>
          <w:i/>
        </w:rPr>
        <w:t>Cochrane Database Syst Rev</w:t>
      </w:r>
      <w:r w:rsidRPr="00EA689F">
        <w:t>. 2015;6, Cd007145.</w:t>
      </w:r>
    </w:p>
    <w:p w14:paraId="13C5A7C6" w14:textId="77777777" w:rsidR="00EA689F" w:rsidRPr="00EA689F" w:rsidRDefault="00EA689F" w:rsidP="00EA689F">
      <w:pPr>
        <w:pStyle w:val="EndNoteBibliography"/>
        <w:ind w:left="720" w:hanging="720"/>
      </w:pPr>
      <w:r w:rsidRPr="00EA689F">
        <w:t>19.</w:t>
      </w:r>
      <w:r w:rsidRPr="00EA689F">
        <w:tab/>
        <w:t xml:space="preserve">Samura T, Steer J, Michelis LD, Carroll L, Holland E, Perkins R. Factors Associated With Excessive Gestational Weight Gain: Review of Current Literature. </w:t>
      </w:r>
      <w:r w:rsidRPr="00EA689F">
        <w:rPr>
          <w:i/>
        </w:rPr>
        <w:t>Global advances in health and medicine : improving healthcare outcomes worldwide</w:t>
      </w:r>
      <w:r w:rsidRPr="00EA689F">
        <w:t>. 2016;5(1), 87-93.</w:t>
      </w:r>
    </w:p>
    <w:p w14:paraId="095E931B" w14:textId="77777777" w:rsidR="00EA689F" w:rsidRPr="00EA689F" w:rsidRDefault="00EA689F" w:rsidP="00EA689F">
      <w:pPr>
        <w:pStyle w:val="EndNoteBibliography"/>
        <w:ind w:left="720" w:hanging="720"/>
      </w:pPr>
      <w:r w:rsidRPr="00EA689F">
        <w:t>20.</w:t>
      </w:r>
      <w:r w:rsidRPr="00EA689F">
        <w:tab/>
        <w:t xml:space="preserve">Bennett CJ, Walker RE, Blumfield ML, et al. Attenuation of maternal weight gain impacts infant birthweight: systematic review and meta-analysis. </w:t>
      </w:r>
      <w:r w:rsidRPr="00EA689F">
        <w:rPr>
          <w:i/>
        </w:rPr>
        <w:t>Journal of developmental origins of health and disease</w:t>
      </w:r>
      <w:r w:rsidRPr="00EA689F">
        <w:t>. 2019;10(4), 387-405.</w:t>
      </w:r>
    </w:p>
    <w:p w14:paraId="451389ED" w14:textId="77777777" w:rsidR="00EA689F" w:rsidRPr="00EA689F" w:rsidRDefault="00EA689F" w:rsidP="00EA689F">
      <w:pPr>
        <w:pStyle w:val="EndNoteBibliography"/>
        <w:ind w:left="720" w:hanging="720"/>
      </w:pPr>
      <w:r w:rsidRPr="00EA689F">
        <w:t>21.</w:t>
      </w:r>
      <w:r w:rsidRPr="00EA689F">
        <w:tab/>
        <w:t>Committee on Nutritional Status During Pregnancy and Lactation. Nutrition during pregnancy. Washington, D.C: Institute of Medicine 1990.</w:t>
      </w:r>
    </w:p>
    <w:p w14:paraId="3F1184DE" w14:textId="03746FB5" w:rsidR="00EA689F" w:rsidRPr="00EA689F" w:rsidRDefault="00EA689F" w:rsidP="00EA689F">
      <w:pPr>
        <w:pStyle w:val="EndNoteBibliography"/>
        <w:ind w:left="720" w:hanging="720"/>
      </w:pPr>
      <w:r w:rsidRPr="00EA689F">
        <w:t>22.</w:t>
      </w:r>
      <w:r w:rsidRPr="00EA689F">
        <w:tab/>
        <w:t>Rasmussen KM, Yaktine AL. Reexamining the guidelines. Weight gain during</w:t>
      </w:r>
      <w:r w:rsidR="00F05880">
        <w:t xml:space="preserve"> </w:t>
      </w:r>
      <w:r w:rsidRPr="00EA689F">
        <w:t>pregnancy. Washington D.C.: Institute of Medicine and National Research Council of the National Academies 2009.</w:t>
      </w:r>
    </w:p>
    <w:p w14:paraId="052A6CB3" w14:textId="77777777" w:rsidR="00EA689F" w:rsidRPr="00EA689F" w:rsidRDefault="00EA689F" w:rsidP="00EA689F">
      <w:pPr>
        <w:pStyle w:val="EndNoteBibliography"/>
        <w:ind w:left="720" w:hanging="720"/>
      </w:pPr>
      <w:r w:rsidRPr="00EA689F">
        <w:t>23.</w:t>
      </w:r>
      <w:r w:rsidRPr="00EA689F">
        <w:tab/>
        <w:t xml:space="preserve">Santos S, Eekhout I, Voerman E, et al. Gestational weight gain charts for different body mass index groups for women in Europe, North America, and Oceania. </w:t>
      </w:r>
      <w:r w:rsidRPr="00EA689F">
        <w:rPr>
          <w:i/>
        </w:rPr>
        <w:t>BMC medicine</w:t>
      </w:r>
      <w:r w:rsidRPr="00EA689F">
        <w:t>. 2018;16(1), 201.</w:t>
      </w:r>
    </w:p>
    <w:p w14:paraId="51E6198E" w14:textId="77777777" w:rsidR="00EA689F" w:rsidRPr="00EA689F" w:rsidRDefault="00EA689F" w:rsidP="00EA689F">
      <w:pPr>
        <w:pStyle w:val="EndNoteBibliography"/>
        <w:ind w:left="720" w:hanging="720"/>
      </w:pPr>
      <w:r w:rsidRPr="00EA689F">
        <w:t>24.</w:t>
      </w:r>
      <w:r w:rsidRPr="00EA689F">
        <w:tab/>
        <w:t xml:space="preserve">Headen I, Cohen AK, Mujahid M, Abrams B. The accuracy of self-reported pregnancy-related weight: a systematic review. </w:t>
      </w:r>
      <w:r w:rsidRPr="00EA689F">
        <w:rPr>
          <w:i/>
        </w:rPr>
        <w:t>Obesity reviews : an official journal of the International Association for the Study of Obesity</w:t>
      </w:r>
      <w:r w:rsidRPr="00EA689F">
        <w:t>. 2017;18(3), 350-369.</w:t>
      </w:r>
    </w:p>
    <w:p w14:paraId="519CD65E" w14:textId="77777777" w:rsidR="00EA689F" w:rsidRPr="00EA689F" w:rsidRDefault="00EA689F" w:rsidP="00EA689F">
      <w:pPr>
        <w:pStyle w:val="EndNoteBibliography"/>
        <w:ind w:left="720" w:hanging="720"/>
      </w:pPr>
      <w:r w:rsidRPr="00EA689F">
        <w:t>25.</w:t>
      </w:r>
      <w:r w:rsidRPr="00EA689F">
        <w:tab/>
        <w:t xml:space="preserve">Han E, Abrams B, Sridhar S, Xu F, Hedderson M. Validity of Self-Reported Pre-Pregnancy Weight and Body Mass Index Classification in an Integrated Health Care Delivery System. </w:t>
      </w:r>
      <w:r w:rsidRPr="00EA689F">
        <w:rPr>
          <w:i/>
        </w:rPr>
        <w:t>Paediatric and perinatal epidemiology</w:t>
      </w:r>
      <w:r w:rsidRPr="00EA689F">
        <w:t>. 2016;30(4), 314-319.</w:t>
      </w:r>
    </w:p>
    <w:p w14:paraId="697F7500" w14:textId="77777777" w:rsidR="00EA689F" w:rsidRPr="00EA689F" w:rsidRDefault="00EA689F" w:rsidP="00EA689F">
      <w:pPr>
        <w:pStyle w:val="EndNoteBibliography"/>
        <w:ind w:left="720" w:hanging="720"/>
      </w:pPr>
      <w:r w:rsidRPr="00EA689F">
        <w:t>26.</w:t>
      </w:r>
      <w:r w:rsidRPr="00EA689F">
        <w:tab/>
        <w:t xml:space="preserve">Mandujano A, Huston-Presley L, Waters TP, Catalano PM. Women's reported weight: is there a discrepancy? </w:t>
      </w:r>
      <w:r w:rsidRPr="00EA689F">
        <w:rPr>
          <w:i/>
        </w:rPr>
        <w:t>The journal of maternal-fetal &amp; neonatal medicine : the official journal of the European Association of Perinatal Medicine, the Federation of Asia and Oceania Perinatal Societies, the International Society of Perinatal Obstet</w:t>
      </w:r>
      <w:r w:rsidRPr="00EA689F">
        <w:t>. 2012;25(8), 1395-1398.</w:t>
      </w:r>
    </w:p>
    <w:p w14:paraId="2DE0D714" w14:textId="77777777" w:rsidR="00EA689F" w:rsidRPr="00EA689F" w:rsidRDefault="00EA689F" w:rsidP="00EA689F">
      <w:pPr>
        <w:pStyle w:val="EndNoteBibliography"/>
        <w:ind w:left="720" w:hanging="720"/>
      </w:pPr>
      <w:r w:rsidRPr="00EA689F">
        <w:t>27.</w:t>
      </w:r>
      <w:r w:rsidRPr="00EA689F">
        <w:tab/>
        <w:t xml:space="preserve">Gilmore LA, Redman LM. Weight gain in pregnancy and application of the 2009 IOM guidelines: toward a uniform approach. </w:t>
      </w:r>
      <w:r w:rsidRPr="00EA689F">
        <w:rPr>
          <w:i/>
        </w:rPr>
        <w:t>Obesity (Silver Spring, Md)</w:t>
      </w:r>
      <w:r w:rsidRPr="00EA689F">
        <w:t>. 2015;23(3), 507-511.</w:t>
      </w:r>
    </w:p>
    <w:p w14:paraId="216B4DE4" w14:textId="77777777" w:rsidR="00EA689F" w:rsidRPr="00EA689F" w:rsidRDefault="00EA689F" w:rsidP="00EA689F">
      <w:pPr>
        <w:pStyle w:val="EndNoteBibliography"/>
        <w:ind w:left="720" w:hanging="720"/>
      </w:pPr>
      <w:r w:rsidRPr="00EA689F">
        <w:t>28.</w:t>
      </w:r>
      <w:r w:rsidRPr="00EA689F">
        <w:tab/>
        <w:t xml:space="preserve">Butte NF, Wong WW, Treuth MS, Ellis KJ, O'Brian Smith E. Energy requirements during pregnancy based on total energy expenditure and energy deposition. </w:t>
      </w:r>
      <w:r w:rsidRPr="00EA689F">
        <w:rPr>
          <w:i/>
        </w:rPr>
        <w:t>Am J Clin Nutr</w:t>
      </w:r>
      <w:r w:rsidRPr="00EA689F">
        <w:t>. 2004;79(6), 1078-1087.</w:t>
      </w:r>
    </w:p>
    <w:p w14:paraId="597ECDBF" w14:textId="77777777" w:rsidR="00EA689F" w:rsidRPr="00EA689F" w:rsidRDefault="00EA689F" w:rsidP="00EA689F">
      <w:pPr>
        <w:pStyle w:val="EndNoteBibliography"/>
        <w:ind w:left="720" w:hanging="720"/>
      </w:pPr>
      <w:r w:rsidRPr="00EA689F">
        <w:lastRenderedPageBreak/>
        <w:t>29.</w:t>
      </w:r>
      <w:r w:rsidRPr="00EA689F">
        <w:tab/>
        <w:t xml:space="preserve">Thomas DM, Oken E, Rifas-Shiman SL, et al. Do Women Know Their Prepregnancy Weight? </w:t>
      </w:r>
      <w:r w:rsidRPr="00EA689F">
        <w:rPr>
          <w:i/>
        </w:rPr>
        <w:t>Obesity</w:t>
      </w:r>
      <w:r w:rsidRPr="00EA689F">
        <w:t>. 2019;27(7), 1161-1167.</w:t>
      </w:r>
    </w:p>
    <w:p w14:paraId="0ECEBD12" w14:textId="77777777" w:rsidR="00EA689F" w:rsidRPr="00EA689F" w:rsidRDefault="00EA689F" w:rsidP="00EA689F">
      <w:pPr>
        <w:pStyle w:val="EndNoteBibliography"/>
        <w:ind w:left="720" w:hanging="720"/>
      </w:pPr>
      <w:r w:rsidRPr="00EA689F">
        <w:t>30.</w:t>
      </w:r>
      <w:r w:rsidRPr="00EA689F">
        <w:tab/>
        <w:t xml:space="preserve">Inskip HM, Godfrey KM, Robinson SM, et al. Cohort profile: The Southampton Women's Survey. </w:t>
      </w:r>
      <w:r w:rsidRPr="00EA689F">
        <w:rPr>
          <w:i/>
        </w:rPr>
        <w:t>Int J Epidemiol</w:t>
      </w:r>
      <w:r w:rsidRPr="00EA689F">
        <w:t>. 2006;35(1), 42-48.</w:t>
      </w:r>
    </w:p>
    <w:p w14:paraId="013CB4BF" w14:textId="77777777" w:rsidR="00EA689F" w:rsidRPr="00EA689F" w:rsidRDefault="00EA689F" w:rsidP="00EA689F">
      <w:pPr>
        <w:pStyle w:val="EndNoteBibliography"/>
        <w:ind w:left="720" w:hanging="720"/>
      </w:pPr>
      <w:r w:rsidRPr="00EA689F">
        <w:t>31.</w:t>
      </w:r>
      <w:r w:rsidRPr="00EA689F">
        <w:tab/>
        <w:t xml:space="preserve">Stephenson J, Heslehurst N, Hall J, et al. Before the beginning: nutrition and lifestyle in the preconception period and its importance for future health. </w:t>
      </w:r>
      <w:r w:rsidRPr="00EA689F">
        <w:rPr>
          <w:i/>
        </w:rPr>
        <w:t>The Lancet</w:t>
      </w:r>
      <w:r w:rsidRPr="00EA689F">
        <w:t>. doi: 10.1016/S0140-6736(18)30311-8.</w:t>
      </w:r>
    </w:p>
    <w:p w14:paraId="53B06E8B" w14:textId="77777777" w:rsidR="00EA689F" w:rsidRPr="00EA689F" w:rsidRDefault="00EA689F" w:rsidP="00EA689F">
      <w:pPr>
        <w:pStyle w:val="EndNoteBibliography"/>
        <w:ind w:left="720" w:hanging="720"/>
      </w:pPr>
      <w:r w:rsidRPr="00EA689F">
        <w:t>32.</w:t>
      </w:r>
      <w:r w:rsidRPr="00EA689F">
        <w:tab/>
        <w:t xml:space="preserve">Bland JM, Altman DG. Measuring agreement in method comparison studies. </w:t>
      </w:r>
      <w:r w:rsidRPr="00EA689F">
        <w:rPr>
          <w:i/>
        </w:rPr>
        <w:t>Statistical methods in medical research</w:t>
      </w:r>
      <w:r w:rsidRPr="00EA689F">
        <w:t>. 1999;8(2), 135-160.</w:t>
      </w:r>
    </w:p>
    <w:p w14:paraId="7B047350" w14:textId="77777777" w:rsidR="00EA689F" w:rsidRPr="00EA689F" w:rsidRDefault="00EA689F" w:rsidP="00EA689F">
      <w:pPr>
        <w:pStyle w:val="EndNoteBibliography"/>
        <w:ind w:left="720" w:hanging="720"/>
      </w:pPr>
      <w:r w:rsidRPr="00EA689F">
        <w:t>33.</w:t>
      </w:r>
      <w:r w:rsidRPr="00EA689F">
        <w:tab/>
        <w:t xml:space="preserve">Fattah C, Farah N, O'Toole F, Barry S, Stuart B, Turner MJ. Body Mass Index (BMI) in women booking for antenatal care: comparison between selfreported and digital measurements. </w:t>
      </w:r>
      <w:r w:rsidRPr="00EA689F">
        <w:rPr>
          <w:i/>
        </w:rPr>
        <w:t>European journal of obstetrics, gynecology, and reproductive biology</w:t>
      </w:r>
      <w:r w:rsidRPr="00EA689F">
        <w:t>. 2009;144(1), 32-34.</w:t>
      </w:r>
    </w:p>
    <w:p w14:paraId="345B974E" w14:textId="77777777" w:rsidR="00EA689F" w:rsidRPr="00EA689F" w:rsidRDefault="00EA689F" w:rsidP="00EA689F">
      <w:pPr>
        <w:pStyle w:val="EndNoteBibliography"/>
        <w:ind w:left="720" w:hanging="720"/>
      </w:pPr>
      <w:r w:rsidRPr="00EA689F">
        <w:t>34.</w:t>
      </w:r>
      <w:r w:rsidRPr="00EA689F">
        <w:tab/>
        <w:t xml:space="preserve">Jeffs E, Sharp B, Gullam J, Paterson H. Weight and height measurement: potential impact in obstetric care. </w:t>
      </w:r>
      <w:r w:rsidRPr="00EA689F">
        <w:rPr>
          <w:i/>
        </w:rPr>
        <w:t>The New Zealand medical journal</w:t>
      </w:r>
      <w:r w:rsidRPr="00EA689F">
        <w:t>. 2014;127(1392), 17-26.</w:t>
      </w:r>
    </w:p>
    <w:p w14:paraId="78FE369D" w14:textId="77777777" w:rsidR="00EA689F" w:rsidRPr="00EA689F" w:rsidRDefault="00EA689F" w:rsidP="00EA689F">
      <w:pPr>
        <w:pStyle w:val="EndNoteBibliography"/>
        <w:ind w:left="720" w:hanging="720"/>
      </w:pPr>
      <w:r w:rsidRPr="00EA689F">
        <w:t>35.</w:t>
      </w:r>
      <w:r w:rsidRPr="00EA689F">
        <w:tab/>
        <w:t>Baker C. Obesity statistics. London: House of Commons, 2019.</w:t>
      </w:r>
    </w:p>
    <w:p w14:paraId="5A710BC4" w14:textId="77777777" w:rsidR="00EA689F" w:rsidRPr="00EA689F" w:rsidRDefault="00EA689F" w:rsidP="00EA689F">
      <w:pPr>
        <w:pStyle w:val="EndNoteBibliography"/>
        <w:ind w:left="720" w:hanging="720"/>
      </w:pPr>
      <w:r w:rsidRPr="00EA689F">
        <w:t>36.</w:t>
      </w:r>
      <w:r w:rsidRPr="00EA689F">
        <w:tab/>
        <w:t>Conolly AC, S. Health Survey for England 2018. Overweight and obesity in adults and children. London: 2019.</w:t>
      </w:r>
    </w:p>
    <w:p w14:paraId="3209C041" w14:textId="77777777" w:rsidR="00EA689F" w:rsidRPr="00EA689F" w:rsidRDefault="00EA689F" w:rsidP="00EA689F">
      <w:pPr>
        <w:pStyle w:val="EndNoteBibliography"/>
        <w:ind w:left="720" w:hanging="720"/>
      </w:pPr>
      <w:r w:rsidRPr="00EA689F">
        <w:t>37.</w:t>
      </w:r>
      <w:r w:rsidRPr="00EA689F">
        <w:tab/>
        <w:t xml:space="preserve">Yoong SL, Carey ML, D'Este C, Sanson-Fisher RW. Agreement between self-reported and measured weight and height collected in general practice patients: a prospective study. </w:t>
      </w:r>
      <w:r w:rsidRPr="00EA689F">
        <w:rPr>
          <w:i/>
        </w:rPr>
        <w:t>BMC Med Res Methodol</w:t>
      </w:r>
      <w:r w:rsidRPr="00EA689F">
        <w:t>. 2013;13, 38.</w:t>
      </w:r>
    </w:p>
    <w:p w14:paraId="35809091" w14:textId="77777777" w:rsidR="00EA689F" w:rsidRPr="00EA689F" w:rsidRDefault="00EA689F" w:rsidP="00EA689F">
      <w:pPr>
        <w:pStyle w:val="EndNoteBibliography"/>
        <w:ind w:left="720" w:hanging="720"/>
      </w:pPr>
      <w:r w:rsidRPr="00EA689F">
        <w:t>38.</w:t>
      </w:r>
      <w:r w:rsidRPr="00EA689F">
        <w:tab/>
        <w:t xml:space="preserve">Beleigoli AM, Andrade AQ, de Fátima HDM, et al. Accuracy of Self-Reported Weight Collected Through a Web-Based Platform in a Weight Loss Trial: Validation Study of the POEmaS Clinical Trial. </w:t>
      </w:r>
      <w:r w:rsidRPr="00EA689F">
        <w:rPr>
          <w:i/>
        </w:rPr>
        <w:t>Stud Health Technol Inform</w:t>
      </w:r>
      <w:r w:rsidRPr="00EA689F">
        <w:t>. 2019;264, 1637-1638.</w:t>
      </w:r>
    </w:p>
    <w:p w14:paraId="32E13395" w14:textId="77777777" w:rsidR="00EA689F" w:rsidRPr="00EA689F" w:rsidRDefault="00EA689F" w:rsidP="00EA689F">
      <w:pPr>
        <w:pStyle w:val="EndNoteBibliography"/>
        <w:ind w:left="720" w:hanging="720"/>
      </w:pPr>
      <w:r w:rsidRPr="00EA689F">
        <w:t>39.</w:t>
      </w:r>
      <w:r w:rsidRPr="00EA689F">
        <w:tab/>
        <w:t xml:space="preserve">Bannon AL, Waring ME, Leung K, et al. Comparison of Self-reported and Measured Pre-pregnancy Weight: Implications for Gestational Weight Gain Counseling. </w:t>
      </w:r>
      <w:r w:rsidRPr="00EA689F">
        <w:rPr>
          <w:i/>
        </w:rPr>
        <w:t>Maternal and child health journal</w:t>
      </w:r>
      <w:r w:rsidRPr="00EA689F">
        <w:t>. 2017; doi: 10.1007/s10995-017-2266-3.</w:t>
      </w:r>
    </w:p>
    <w:p w14:paraId="0BAC2819" w14:textId="23E338CA" w:rsidR="00D937AC" w:rsidRDefault="00F56D75" w:rsidP="00B616FE">
      <w:pPr>
        <w:spacing w:line="480" w:lineRule="auto"/>
      </w:pPr>
      <w:r>
        <w:fldChar w:fldCharType="end"/>
      </w:r>
    </w:p>
    <w:sectPr w:rsidR="00D937AC" w:rsidSect="00D937AC">
      <w:headerReference w:type="default" r:id="rId11"/>
      <w:pgSz w:w="11906" w:h="16838"/>
      <w:pgMar w:top="1418" w:right="1440" w:bottom="1418"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7DD98D" w14:textId="77777777" w:rsidR="0081251D" w:rsidRDefault="0081251D" w:rsidP="009A0E85">
      <w:r>
        <w:separator/>
      </w:r>
    </w:p>
  </w:endnote>
  <w:endnote w:type="continuationSeparator" w:id="0">
    <w:p w14:paraId="52348A63" w14:textId="77777777" w:rsidR="0081251D" w:rsidRDefault="0081251D" w:rsidP="009A0E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386914"/>
      <w:docPartObj>
        <w:docPartGallery w:val="Page Numbers (Bottom of Page)"/>
        <w:docPartUnique/>
      </w:docPartObj>
    </w:sdtPr>
    <w:sdtEndPr>
      <w:rPr>
        <w:noProof/>
      </w:rPr>
    </w:sdtEndPr>
    <w:sdtContent>
      <w:p w14:paraId="38B28D80" w14:textId="66818DB5" w:rsidR="000F47EF" w:rsidRDefault="000F47EF">
        <w:pPr>
          <w:pStyle w:val="Footer"/>
          <w:jc w:val="center"/>
        </w:pPr>
        <w:r>
          <w:fldChar w:fldCharType="begin"/>
        </w:r>
        <w:r>
          <w:instrText xml:space="preserve"> PAGE   \* MERGEFORMAT </w:instrText>
        </w:r>
        <w:r>
          <w:fldChar w:fldCharType="separate"/>
        </w:r>
        <w:r w:rsidR="00096C58">
          <w:rPr>
            <w:noProof/>
          </w:rPr>
          <w:t>25</w:t>
        </w:r>
        <w:r>
          <w:rPr>
            <w:noProof/>
          </w:rPr>
          <w:fldChar w:fldCharType="end"/>
        </w:r>
      </w:p>
    </w:sdtContent>
  </w:sdt>
  <w:p w14:paraId="34EB2B76" w14:textId="77777777" w:rsidR="000F47EF" w:rsidRDefault="000F47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644CE" w14:textId="77777777" w:rsidR="0081251D" w:rsidRDefault="0081251D" w:rsidP="009A0E85">
      <w:r>
        <w:separator/>
      </w:r>
    </w:p>
  </w:footnote>
  <w:footnote w:type="continuationSeparator" w:id="0">
    <w:p w14:paraId="600CB546" w14:textId="77777777" w:rsidR="0081251D" w:rsidRDefault="0081251D" w:rsidP="009A0E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BFE65" w14:textId="5D28FDF8" w:rsidR="000F47EF" w:rsidRDefault="000F47EF" w:rsidP="00F27384">
    <w:pPr>
      <w:pStyle w:val="Header"/>
      <w:jc w:val="right"/>
    </w:pPr>
    <w:r>
      <w:t>Inskip et al</w:t>
    </w:r>
    <w:r w:rsidR="00F05880">
      <w:t xml:space="preserve"> </w:t>
    </w:r>
    <w:r>
      <w:t>Estimation of pre-pregnancy weight</w:t>
    </w:r>
  </w:p>
  <w:p w14:paraId="5ABB5317" w14:textId="77777777" w:rsidR="000F47EF" w:rsidRDefault="000F47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3567E1"/>
    <w:multiLevelType w:val="hybridMultilevel"/>
    <w:tmpl w:val="F26219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3A7F530E"/>
    <w:multiLevelType w:val="hybridMultilevel"/>
    <w:tmpl w:val="095EC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206661"/>
    <w:multiLevelType w:val="multilevel"/>
    <w:tmpl w:val="B0BED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440F51"/>
    <w:multiLevelType w:val="multilevel"/>
    <w:tmpl w:val="A20C4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1E24B4E"/>
    <w:multiLevelType w:val="hybridMultilevel"/>
    <w:tmpl w:val="D96A38AA"/>
    <w:lvl w:ilvl="0" w:tplc="B4FCCCF8">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DOHaD&lt;/Style&gt;&lt;LeftDelim&gt;{&lt;/LeftDelim&gt;&lt;RightDelim&gt;}&lt;/RightDelim&gt;&lt;FontName&gt;Arial&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ff5drtqzs907eazd9vf02zxaf9rszpd9vw&quot;&gt;My EndNote Library&lt;record-ids&gt;&lt;item&gt;2268&lt;/item&gt;&lt;item&gt;2308&lt;/item&gt;&lt;item&gt;2515&lt;/item&gt;&lt;item&gt;5204&lt;/item&gt;&lt;item&gt;5212&lt;/item&gt;&lt;item&gt;5213&lt;/item&gt;&lt;item&gt;5261&lt;/item&gt;&lt;item&gt;5283&lt;/item&gt;&lt;item&gt;5293&lt;/item&gt;&lt;item&gt;5339&lt;/item&gt;&lt;item&gt;5348&lt;/item&gt;&lt;item&gt;5421&lt;/item&gt;&lt;item&gt;5849&lt;/item&gt;&lt;item&gt;5850&lt;/item&gt;&lt;item&gt;5896&lt;/item&gt;&lt;item&gt;5899&lt;/item&gt;&lt;item&gt;5948&lt;/item&gt;&lt;item&gt;5993&lt;/item&gt;&lt;item&gt;6008&lt;/item&gt;&lt;item&gt;6017&lt;/item&gt;&lt;item&gt;6021&lt;/item&gt;&lt;item&gt;6022&lt;/item&gt;&lt;item&gt;6023&lt;/item&gt;&lt;item&gt;16317&lt;/item&gt;&lt;item&gt;16326&lt;/item&gt;&lt;item&gt;16340&lt;/item&gt;&lt;item&gt;16342&lt;/item&gt;&lt;item&gt;16380&lt;/item&gt;&lt;item&gt;16409&lt;/item&gt;&lt;item&gt;16455&lt;/item&gt;&lt;item&gt;16456&lt;/item&gt;&lt;item&gt;16457&lt;/item&gt;&lt;item&gt;16497&lt;/item&gt;&lt;item&gt;16498&lt;/item&gt;&lt;item&gt;16500&lt;/item&gt;&lt;item&gt;16511&lt;/item&gt;&lt;item&gt;16512&lt;/item&gt;&lt;item&gt;16515&lt;/item&gt;&lt;/record-ids&gt;&lt;/item&gt;&lt;/Libraries&gt;"/>
  </w:docVars>
  <w:rsids>
    <w:rsidRoot w:val="009635DE"/>
    <w:rsid w:val="00000483"/>
    <w:rsid w:val="00004812"/>
    <w:rsid w:val="000112E0"/>
    <w:rsid w:val="00011C28"/>
    <w:rsid w:val="000236C6"/>
    <w:rsid w:val="00027FC0"/>
    <w:rsid w:val="00033021"/>
    <w:rsid w:val="00041817"/>
    <w:rsid w:val="00043407"/>
    <w:rsid w:val="00045DD9"/>
    <w:rsid w:val="000474AB"/>
    <w:rsid w:val="00047ECF"/>
    <w:rsid w:val="00047F36"/>
    <w:rsid w:val="00050618"/>
    <w:rsid w:val="00052D85"/>
    <w:rsid w:val="0005670D"/>
    <w:rsid w:val="00060D01"/>
    <w:rsid w:val="00060F2D"/>
    <w:rsid w:val="000623E1"/>
    <w:rsid w:val="00062C89"/>
    <w:rsid w:val="0006500D"/>
    <w:rsid w:val="00067228"/>
    <w:rsid w:val="00074B16"/>
    <w:rsid w:val="0007622C"/>
    <w:rsid w:val="000768B5"/>
    <w:rsid w:val="00084B30"/>
    <w:rsid w:val="0008713D"/>
    <w:rsid w:val="00090218"/>
    <w:rsid w:val="00092174"/>
    <w:rsid w:val="000957A1"/>
    <w:rsid w:val="00096C58"/>
    <w:rsid w:val="000A178A"/>
    <w:rsid w:val="000A57ED"/>
    <w:rsid w:val="000B4678"/>
    <w:rsid w:val="000B46AF"/>
    <w:rsid w:val="000B5CB1"/>
    <w:rsid w:val="000B65B6"/>
    <w:rsid w:val="000C0F67"/>
    <w:rsid w:val="000C45E0"/>
    <w:rsid w:val="000C63C2"/>
    <w:rsid w:val="000C6E7B"/>
    <w:rsid w:val="000D44EE"/>
    <w:rsid w:val="000E6417"/>
    <w:rsid w:val="000E679F"/>
    <w:rsid w:val="000F47EF"/>
    <w:rsid w:val="000F54F6"/>
    <w:rsid w:val="00110B8C"/>
    <w:rsid w:val="00122CB9"/>
    <w:rsid w:val="00123C86"/>
    <w:rsid w:val="00123FFC"/>
    <w:rsid w:val="0012698D"/>
    <w:rsid w:val="001322F3"/>
    <w:rsid w:val="0013752B"/>
    <w:rsid w:val="0014707F"/>
    <w:rsid w:val="00147148"/>
    <w:rsid w:val="00150255"/>
    <w:rsid w:val="00155EE1"/>
    <w:rsid w:val="00157C16"/>
    <w:rsid w:val="00163B0F"/>
    <w:rsid w:val="00167636"/>
    <w:rsid w:val="00171053"/>
    <w:rsid w:val="00175B78"/>
    <w:rsid w:val="00175EC9"/>
    <w:rsid w:val="00185818"/>
    <w:rsid w:val="00187259"/>
    <w:rsid w:val="001974C3"/>
    <w:rsid w:val="001A2941"/>
    <w:rsid w:val="001A729E"/>
    <w:rsid w:val="001B48F7"/>
    <w:rsid w:val="001B4E1E"/>
    <w:rsid w:val="001B63E6"/>
    <w:rsid w:val="001B78FD"/>
    <w:rsid w:val="001C0007"/>
    <w:rsid w:val="001C1E4B"/>
    <w:rsid w:val="001C33E9"/>
    <w:rsid w:val="001C3AF9"/>
    <w:rsid w:val="001C7C18"/>
    <w:rsid w:val="001D5BB8"/>
    <w:rsid w:val="001E438C"/>
    <w:rsid w:val="001E6106"/>
    <w:rsid w:val="001E7244"/>
    <w:rsid w:val="001E7AD3"/>
    <w:rsid w:val="001F0AFF"/>
    <w:rsid w:val="001F1AC1"/>
    <w:rsid w:val="001F3C75"/>
    <w:rsid w:val="00207E89"/>
    <w:rsid w:val="002121BE"/>
    <w:rsid w:val="00215C68"/>
    <w:rsid w:val="00224064"/>
    <w:rsid w:val="0023179D"/>
    <w:rsid w:val="00231EC8"/>
    <w:rsid w:val="0023276A"/>
    <w:rsid w:val="0023371A"/>
    <w:rsid w:val="00233A77"/>
    <w:rsid w:val="002343B2"/>
    <w:rsid w:val="002362FC"/>
    <w:rsid w:val="002514C2"/>
    <w:rsid w:val="00252451"/>
    <w:rsid w:val="00253309"/>
    <w:rsid w:val="00254DBA"/>
    <w:rsid w:val="002564C6"/>
    <w:rsid w:val="0026043B"/>
    <w:rsid w:val="00261F88"/>
    <w:rsid w:val="0026688B"/>
    <w:rsid w:val="0027024D"/>
    <w:rsid w:val="002723F0"/>
    <w:rsid w:val="002724A3"/>
    <w:rsid w:val="00272667"/>
    <w:rsid w:val="002734BF"/>
    <w:rsid w:val="00277563"/>
    <w:rsid w:val="002848B8"/>
    <w:rsid w:val="00287D6A"/>
    <w:rsid w:val="00296BC8"/>
    <w:rsid w:val="00296F76"/>
    <w:rsid w:val="002A0D15"/>
    <w:rsid w:val="002A2B86"/>
    <w:rsid w:val="002A3533"/>
    <w:rsid w:val="002A4921"/>
    <w:rsid w:val="002A5AC0"/>
    <w:rsid w:val="002A7EDC"/>
    <w:rsid w:val="002B0C31"/>
    <w:rsid w:val="002B5619"/>
    <w:rsid w:val="002B62A7"/>
    <w:rsid w:val="002C1272"/>
    <w:rsid w:val="002C16AE"/>
    <w:rsid w:val="002C1F30"/>
    <w:rsid w:val="002C284A"/>
    <w:rsid w:val="002D4057"/>
    <w:rsid w:val="002D4D73"/>
    <w:rsid w:val="002D5F2F"/>
    <w:rsid w:val="002E13E3"/>
    <w:rsid w:val="002E1B09"/>
    <w:rsid w:val="002E3691"/>
    <w:rsid w:val="002E3803"/>
    <w:rsid w:val="002E44CD"/>
    <w:rsid w:val="002E5808"/>
    <w:rsid w:val="002E7E97"/>
    <w:rsid w:val="002F17DA"/>
    <w:rsid w:val="002F389F"/>
    <w:rsid w:val="0030021B"/>
    <w:rsid w:val="003024EB"/>
    <w:rsid w:val="00313C62"/>
    <w:rsid w:val="00313D26"/>
    <w:rsid w:val="00313DF9"/>
    <w:rsid w:val="003141C5"/>
    <w:rsid w:val="00317EDC"/>
    <w:rsid w:val="00322EF7"/>
    <w:rsid w:val="00324183"/>
    <w:rsid w:val="00331156"/>
    <w:rsid w:val="0033316E"/>
    <w:rsid w:val="00334870"/>
    <w:rsid w:val="00337E93"/>
    <w:rsid w:val="00340D6D"/>
    <w:rsid w:val="00342E9C"/>
    <w:rsid w:val="0035038C"/>
    <w:rsid w:val="0035265E"/>
    <w:rsid w:val="00353882"/>
    <w:rsid w:val="00355F34"/>
    <w:rsid w:val="00356BA4"/>
    <w:rsid w:val="003622AF"/>
    <w:rsid w:val="00367429"/>
    <w:rsid w:val="00372EA2"/>
    <w:rsid w:val="0037461D"/>
    <w:rsid w:val="00382129"/>
    <w:rsid w:val="003836BF"/>
    <w:rsid w:val="0038446B"/>
    <w:rsid w:val="00393136"/>
    <w:rsid w:val="003A0989"/>
    <w:rsid w:val="003A60DB"/>
    <w:rsid w:val="003B4612"/>
    <w:rsid w:val="003B7AF2"/>
    <w:rsid w:val="003C2060"/>
    <w:rsid w:val="003C3350"/>
    <w:rsid w:val="003C5EE4"/>
    <w:rsid w:val="003D3D3C"/>
    <w:rsid w:val="003D7623"/>
    <w:rsid w:val="003E486A"/>
    <w:rsid w:val="003E6AA8"/>
    <w:rsid w:val="003F0952"/>
    <w:rsid w:val="003F1811"/>
    <w:rsid w:val="003F2C77"/>
    <w:rsid w:val="003F4F57"/>
    <w:rsid w:val="004024F7"/>
    <w:rsid w:val="0040393F"/>
    <w:rsid w:val="0040434F"/>
    <w:rsid w:val="004105EC"/>
    <w:rsid w:val="00415C32"/>
    <w:rsid w:val="0041617B"/>
    <w:rsid w:val="00420599"/>
    <w:rsid w:val="0042207F"/>
    <w:rsid w:val="004228CD"/>
    <w:rsid w:val="00424128"/>
    <w:rsid w:val="00427481"/>
    <w:rsid w:val="00437492"/>
    <w:rsid w:val="00442BB4"/>
    <w:rsid w:val="00443287"/>
    <w:rsid w:val="0044390A"/>
    <w:rsid w:val="00446240"/>
    <w:rsid w:val="00450CC2"/>
    <w:rsid w:val="004549FB"/>
    <w:rsid w:val="004563FA"/>
    <w:rsid w:val="0045769D"/>
    <w:rsid w:val="00457974"/>
    <w:rsid w:val="004603F9"/>
    <w:rsid w:val="00462E26"/>
    <w:rsid w:val="00464195"/>
    <w:rsid w:val="0046531F"/>
    <w:rsid w:val="004735E7"/>
    <w:rsid w:val="00473BDB"/>
    <w:rsid w:val="00474F54"/>
    <w:rsid w:val="00477F8E"/>
    <w:rsid w:val="00481958"/>
    <w:rsid w:val="00482DB5"/>
    <w:rsid w:val="00487276"/>
    <w:rsid w:val="004926B9"/>
    <w:rsid w:val="0049327B"/>
    <w:rsid w:val="00493FE1"/>
    <w:rsid w:val="004963F1"/>
    <w:rsid w:val="00496C64"/>
    <w:rsid w:val="00497E12"/>
    <w:rsid w:val="004A4087"/>
    <w:rsid w:val="004A61C1"/>
    <w:rsid w:val="004A62A5"/>
    <w:rsid w:val="004A6681"/>
    <w:rsid w:val="004A7047"/>
    <w:rsid w:val="004B6806"/>
    <w:rsid w:val="004C111F"/>
    <w:rsid w:val="004C278B"/>
    <w:rsid w:val="004C3F13"/>
    <w:rsid w:val="004C512A"/>
    <w:rsid w:val="004C7E9D"/>
    <w:rsid w:val="004D21A0"/>
    <w:rsid w:val="004D282E"/>
    <w:rsid w:val="004D2F22"/>
    <w:rsid w:val="004D408B"/>
    <w:rsid w:val="004D6C70"/>
    <w:rsid w:val="004E1202"/>
    <w:rsid w:val="004E4A96"/>
    <w:rsid w:val="004E7D4D"/>
    <w:rsid w:val="004F1496"/>
    <w:rsid w:val="004F2A24"/>
    <w:rsid w:val="004F468A"/>
    <w:rsid w:val="004F764C"/>
    <w:rsid w:val="005024C2"/>
    <w:rsid w:val="00502C89"/>
    <w:rsid w:val="005031DA"/>
    <w:rsid w:val="00503CEE"/>
    <w:rsid w:val="005053D7"/>
    <w:rsid w:val="005119D4"/>
    <w:rsid w:val="00513911"/>
    <w:rsid w:val="00514E97"/>
    <w:rsid w:val="0051718C"/>
    <w:rsid w:val="0052205D"/>
    <w:rsid w:val="00523C53"/>
    <w:rsid w:val="0052540F"/>
    <w:rsid w:val="0052567A"/>
    <w:rsid w:val="0052753B"/>
    <w:rsid w:val="00530D8B"/>
    <w:rsid w:val="00531ABE"/>
    <w:rsid w:val="00534CC9"/>
    <w:rsid w:val="00535228"/>
    <w:rsid w:val="00537AD9"/>
    <w:rsid w:val="00540AE4"/>
    <w:rsid w:val="00547618"/>
    <w:rsid w:val="00560779"/>
    <w:rsid w:val="00561468"/>
    <w:rsid w:val="0056255A"/>
    <w:rsid w:val="00565AF9"/>
    <w:rsid w:val="005746F6"/>
    <w:rsid w:val="005751D7"/>
    <w:rsid w:val="00577E6B"/>
    <w:rsid w:val="005813A5"/>
    <w:rsid w:val="00581841"/>
    <w:rsid w:val="00583C46"/>
    <w:rsid w:val="00584A7D"/>
    <w:rsid w:val="00586233"/>
    <w:rsid w:val="005906C3"/>
    <w:rsid w:val="005A1D3B"/>
    <w:rsid w:val="005A67B0"/>
    <w:rsid w:val="005B49A8"/>
    <w:rsid w:val="005C0BB4"/>
    <w:rsid w:val="005C1759"/>
    <w:rsid w:val="005C1DD6"/>
    <w:rsid w:val="005C3C6F"/>
    <w:rsid w:val="005C4748"/>
    <w:rsid w:val="005C628A"/>
    <w:rsid w:val="005C68D8"/>
    <w:rsid w:val="005D156C"/>
    <w:rsid w:val="005D2BF3"/>
    <w:rsid w:val="005D60A6"/>
    <w:rsid w:val="005E41F6"/>
    <w:rsid w:val="005E51AC"/>
    <w:rsid w:val="005F250E"/>
    <w:rsid w:val="005F3912"/>
    <w:rsid w:val="005F543E"/>
    <w:rsid w:val="005F6728"/>
    <w:rsid w:val="005F72B4"/>
    <w:rsid w:val="00600AF9"/>
    <w:rsid w:val="00606530"/>
    <w:rsid w:val="00607AD1"/>
    <w:rsid w:val="0061150E"/>
    <w:rsid w:val="006278DD"/>
    <w:rsid w:val="00627CBA"/>
    <w:rsid w:val="006303EC"/>
    <w:rsid w:val="00634281"/>
    <w:rsid w:val="006412B7"/>
    <w:rsid w:val="00642FB3"/>
    <w:rsid w:val="006432D9"/>
    <w:rsid w:val="00644123"/>
    <w:rsid w:val="00647D1B"/>
    <w:rsid w:val="00651CF5"/>
    <w:rsid w:val="00653C18"/>
    <w:rsid w:val="00657CA0"/>
    <w:rsid w:val="00661B89"/>
    <w:rsid w:val="00662142"/>
    <w:rsid w:val="00667C2D"/>
    <w:rsid w:val="0067222A"/>
    <w:rsid w:val="006757E9"/>
    <w:rsid w:val="00695D24"/>
    <w:rsid w:val="00696087"/>
    <w:rsid w:val="00697A31"/>
    <w:rsid w:val="006A1C1A"/>
    <w:rsid w:val="006A4313"/>
    <w:rsid w:val="006A45ED"/>
    <w:rsid w:val="006B279F"/>
    <w:rsid w:val="006B423A"/>
    <w:rsid w:val="006B73F2"/>
    <w:rsid w:val="006C16A7"/>
    <w:rsid w:val="006C4708"/>
    <w:rsid w:val="006C5786"/>
    <w:rsid w:val="006D1D24"/>
    <w:rsid w:val="006D34FF"/>
    <w:rsid w:val="006E2ABE"/>
    <w:rsid w:val="006E2EE7"/>
    <w:rsid w:val="006E5F15"/>
    <w:rsid w:val="006F4B0C"/>
    <w:rsid w:val="00700880"/>
    <w:rsid w:val="007013B0"/>
    <w:rsid w:val="00703B90"/>
    <w:rsid w:val="0070760F"/>
    <w:rsid w:val="0071651C"/>
    <w:rsid w:val="00722B53"/>
    <w:rsid w:val="007240A1"/>
    <w:rsid w:val="00727484"/>
    <w:rsid w:val="00727B6A"/>
    <w:rsid w:val="007324AD"/>
    <w:rsid w:val="007375A5"/>
    <w:rsid w:val="00737DBE"/>
    <w:rsid w:val="007448DA"/>
    <w:rsid w:val="007564A5"/>
    <w:rsid w:val="00756C91"/>
    <w:rsid w:val="0076096D"/>
    <w:rsid w:val="0076369F"/>
    <w:rsid w:val="00764992"/>
    <w:rsid w:val="00770BB8"/>
    <w:rsid w:val="0077208C"/>
    <w:rsid w:val="0077665B"/>
    <w:rsid w:val="007816C8"/>
    <w:rsid w:val="00781EB6"/>
    <w:rsid w:val="00782ADC"/>
    <w:rsid w:val="0078467A"/>
    <w:rsid w:val="007860C1"/>
    <w:rsid w:val="007909CD"/>
    <w:rsid w:val="00792A15"/>
    <w:rsid w:val="007A1509"/>
    <w:rsid w:val="007B4E4E"/>
    <w:rsid w:val="007B5DBA"/>
    <w:rsid w:val="007B6E51"/>
    <w:rsid w:val="007B6FAB"/>
    <w:rsid w:val="007C04AA"/>
    <w:rsid w:val="007C3901"/>
    <w:rsid w:val="007C56F4"/>
    <w:rsid w:val="007C6034"/>
    <w:rsid w:val="007C7EBB"/>
    <w:rsid w:val="007D13AF"/>
    <w:rsid w:val="007D54C0"/>
    <w:rsid w:val="007D6680"/>
    <w:rsid w:val="007D66F3"/>
    <w:rsid w:val="007E4200"/>
    <w:rsid w:val="007E4704"/>
    <w:rsid w:val="007F1414"/>
    <w:rsid w:val="007F1EE9"/>
    <w:rsid w:val="007F34D4"/>
    <w:rsid w:val="007F4C1B"/>
    <w:rsid w:val="007F7638"/>
    <w:rsid w:val="00802E1E"/>
    <w:rsid w:val="00807824"/>
    <w:rsid w:val="00807CC6"/>
    <w:rsid w:val="008105C2"/>
    <w:rsid w:val="00810BD8"/>
    <w:rsid w:val="00811D4C"/>
    <w:rsid w:val="0081251D"/>
    <w:rsid w:val="00817870"/>
    <w:rsid w:val="008272B4"/>
    <w:rsid w:val="0083084E"/>
    <w:rsid w:val="0083479A"/>
    <w:rsid w:val="0083692E"/>
    <w:rsid w:val="00836B20"/>
    <w:rsid w:val="00837F9A"/>
    <w:rsid w:val="00841610"/>
    <w:rsid w:val="00841F80"/>
    <w:rsid w:val="00842C53"/>
    <w:rsid w:val="00845F3F"/>
    <w:rsid w:val="00852FE4"/>
    <w:rsid w:val="00857D38"/>
    <w:rsid w:val="00861927"/>
    <w:rsid w:val="00862556"/>
    <w:rsid w:val="00867C9A"/>
    <w:rsid w:val="00873FCA"/>
    <w:rsid w:val="00881789"/>
    <w:rsid w:val="0089486C"/>
    <w:rsid w:val="008950BF"/>
    <w:rsid w:val="008957A8"/>
    <w:rsid w:val="008A0564"/>
    <w:rsid w:val="008A1A94"/>
    <w:rsid w:val="008B21EA"/>
    <w:rsid w:val="008B5F7A"/>
    <w:rsid w:val="008B6BAD"/>
    <w:rsid w:val="008C19FE"/>
    <w:rsid w:val="008D0A88"/>
    <w:rsid w:val="008D1D63"/>
    <w:rsid w:val="008D2991"/>
    <w:rsid w:val="008D5321"/>
    <w:rsid w:val="008D71E7"/>
    <w:rsid w:val="008E31E9"/>
    <w:rsid w:val="008E38D0"/>
    <w:rsid w:val="008F0055"/>
    <w:rsid w:val="008F51CB"/>
    <w:rsid w:val="008F6937"/>
    <w:rsid w:val="008F7F8E"/>
    <w:rsid w:val="009012AD"/>
    <w:rsid w:val="00902E4D"/>
    <w:rsid w:val="009051DF"/>
    <w:rsid w:val="00911D5B"/>
    <w:rsid w:val="00912229"/>
    <w:rsid w:val="009158DD"/>
    <w:rsid w:val="00915944"/>
    <w:rsid w:val="00921075"/>
    <w:rsid w:val="009265EE"/>
    <w:rsid w:val="00926B10"/>
    <w:rsid w:val="009276ED"/>
    <w:rsid w:val="009372E1"/>
    <w:rsid w:val="0094470F"/>
    <w:rsid w:val="0095033C"/>
    <w:rsid w:val="00950FEB"/>
    <w:rsid w:val="0095242F"/>
    <w:rsid w:val="009551BF"/>
    <w:rsid w:val="00960540"/>
    <w:rsid w:val="009633AB"/>
    <w:rsid w:val="009635DE"/>
    <w:rsid w:val="009648FB"/>
    <w:rsid w:val="00966DE1"/>
    <w:rsid w:val="00966E91"/>
    <w:rsid w:val="00967A2B"/>
    <w:rsid w:val="0097576E"/>
    <w:rsid w:val="00976163"/>
    <w:rsid w:val="0097618C"/>
    <w:rsid w:val="009764A1"/>
    <w:rsid w:val="009844E9"/>
    <w:rsid w:val="009848C3"/>
    <w:rsid w:val="00990B10"/>
    <w:rsid w:val="00997F56"/>
    <w:rsid w:val="009A077A"/>
    <w:rsid w:val="009A0E85"/>
    <w:rsid w:val="009A1AB0"/>
    <w:rsid w:val="009A47C3"/>
    <w:rsid w:val="009B4A9B"/>
    <w:rsid w:val="009B4A9C"/>
    <w:rsid w:val="009B4AFB"/>
    <w:rsid w:val="009B5165"/>
    <w:rsid w:val="009C3653"/>
    <w:rsid w:val="009D008E"/>
    <w:rsid w:val="009D37C5"/>
    <w:rsid w:val="009D4108"/>
    <w:rsid w:val="009D42C4"/>
    <w:rsid w:val="009D60A3"/>
    <w:rsid w:val="009D6311"/>
    <w:rsid w:val="009D7524"/>
    <w:rsid w:val="009D7CAD"/>
    <w:rsid w:val="009E23BB"/>
    <w:rsid w:val="009E4B57"/>
    <w:rsid w:val="009E56F9"/>
    <w:rsid w:val="009E5E73"/>
    <w:rsid w:val="009E6E35"/>
    <w:rsid w:val="009F2850"/>
    <w:rsid w:val="009F6EA4"/>
    <w:rsid w:val="00A0235E"/>
    <w:rsid w:val="00A04117"/>
    <w:rsid w:val="00A0485C"/>
    <w:rsid w:val="00A05105"/>
    <w:rsid w:val="00A05D32"/>
    <w:rsid w:val="00A05F81"/>
    <w:rsid w:val="00A07DB1"/>
    <w:rsid w:val="00A136D7"/>
    <w:rsid w:val="00A15B7A"/>
    <w:rsid w:val="00A1708B"/>
    <w:rsid w:val="00A211CC"/>
    <w:rsid w:val="00A21532"/>
    <w:rsid w:val="00A32432"/>
    <w:rsid w:val="00A3438F"/>
    <w:rsid w:val="00A45641"/>
    <w:rsid w:val="00A459D5"/>
    <w:rsid w:val="00A45E2B"/>
    <w:rsid w:val="00A51966"/>
    <w:rsid w:val="00A51E23"/>
    <w:rsid w:val="00A53AB6"/>
    <w:rsid w:val="00A548B4"/>
    <w:rsid w:val="00A56065"/>
    <w:rsid w:val="00A67B51"/>
    <w:rsid w:val="00A741D6"/>
    <w:rsid w:val="00A8062E"/>
    <w:rsid w:val="00A80D7E"/>
    <w:rsid w:val="00A84BCB"/>
    <w:rsid w:val="00A901C5"/>
    <w:rsid w:val="00A9364D"/>
    <w:rsid w:val="00AA20EF"/>
    <w:rsid w:val="00AA4ACF"/>
    <w:rsid w:val="00AA4FBB"/>
    <w:rsid w:val="00AA52C1"/>
    <w:rsid w:val="00AD5722"/>
    <w:rsid w:val="00AE2523"/>
    <w:rsid w:val="00AE39F7"/>
    <w:rsid w:val="00AE3CD3"/>
    <w:rsid w:val="00AE46C2"/>
    <w:rsid w:val="00AF203C"/>
    <w:rsid w:val="00AF3D0D"/>
    <w:rsid w:val="00AF7125"/>
    <w:rsid w:val="00B0304B"/>
    <w:rsid w:val="00B038CC"/>
    <w:rsid w:val="00B11393"/>
    <w:rsid w:val="00B12B0A"/>
    <w:rsid w:val="00B12B32"/>
    <w:rsid w:val="00B14FE2"/>
    <w:rsid w:val="00B15114"/>
    <w:rsid w:val="00B16F40"/>
    <w:rsid w:val="00B24303"/>
    <w:rsid w:val="00B31270"/>
    <w:rsid w:val="00B36405"/>
    <w:rsid w:val="00B36D63"/>
    <w:rsid w:val="00B40542"/>
    <w:rsid w:val="00B41216"/>
    <w:rsid w:val="00B43374"/>
    <w:rsid w:val="00B436C6"/>
    <w:rsid w:val="00B616FE"/>
    <w:rsid w:val="00B61E72"/>
    <w:rsid w:val="00B6209D"/>
    <w:rsid w:val="00B643EF"/>
    <w:rsid w:val="00B723A0"/>
    <w:rsid w:val="00B72590"/>
    <w:rsid w:val="00B728C6"/>
    <w:rsid w:val="00B772D7"/>
    <w:rsid w:val="00B835D0"/>
    <w:rsid w:val="00B8378B"/>
    <w:rsid w:val="00B83996"/>
    <w:rsid w:val="00B86710"/>
    <w:rsid w:val="00B87777"/>
    <w:rsid w:val="00B951CD"/>
    <w:rsid w:val="00B96B37"/>
    <w:rsid w:val="00BA0A4E"/>
    <w:rsid w:val="00BA6A4C"/>
    <w:rsid w:val="00BB2C59"/>
    <w:rsid w:val="00BB3202"/>
    <w:rsid w:val="00BC38EB"/>
    <w:rsid w:val="00BC6929"/>
    <w:rsid w:val="00BC6F9C"/>
    <w:rsid w:val="00BC7034"/>
    <w:rsid w:val="00BD341D"/>
    <w:rsid w:val="00BD4CE2"/>
    <w:rsid w:val="00BE3942"/>
    <w:rsid w:val="00BE4D91"/>
    <w:rsid w:val="00BE743C"/>
    <w:rsid w:val="00BF576B"/>
    <w:rsid w:val="00C02502"/>
    <w:rsid w:val="00C044D7"/>
    <w:rsid w:val="00C051BE"/>
    <w:rsid w:val="00C06AD3"/>
    <w:rsid w:val="00C13820"/>
    <w:rsid w:val="00C17127"/>
    <w:rsid w:val="00C20A71"/>
    <w:rsid w:val="00C231A2"/>
    <w:rsid w:val="00C24E70"/>
    <w:rsid w:val="00C25DEC"/>
    <w:rsid w:val="00C27208"/>
    <w:rsid w:val="00C50BC7"/>
    <w:rsid w:val="00C543F2"/>
    <w:rsid w:val="00C569E5"/>
    <w:rsid w:val="00C67E4A"/>
    <w:rsid w:val="00C724F9"/>
    <w:rsid w:val="00C732CD"/>
    <w:rsid w:val="00C74C12"/>
    <w:rsid w:val="00C754F7"/>
    <w:rsid w:val="00C760B7"/>
    <w:rsid w:val="00C77BAD"/>
    <w:rsid w:val="00C825A2"/>
    <w:rsid w:val="00C82CA9"/>
    <w:rsid w:val="00C82DE6"/>
    <w:rsid w:val="00C9003C"/>
    <w:rsid w:val="00C93E39"/>
    <w:rsid w:val="00C9489A"/>
    <w:rsid w:val="00C977BA"/>
    <w:rsid w:val="00CA6BD6"/>
    <w:rsid w:val="00CA7828"/>
    <w:rsid w:val="00CB2962"/>
    <w:rsid w:val="00CB572A"/>
    <w:rsid w:val="00CC1E26"/>
    <w:rsid w:val="00CC5382"/>
    <w:rsid w:val="00CD1A52"/>
    <w:rsid w:val="00CD2867"/>
    <w:rsid w:val="00CE63C9"/>
    <w:rsid w:val="00CE642A"/>
    <w:rsid w:val="00CE70B5"/>
    <w:rsid w:val="00CF09A6"/>
    <w:rsid w:val="00CF0AE3"/>
    <w:rsid w:val="00CF12CF"/>
    <w:rsid w:val="00CF1CEF"/>
    <w:rsid w:val="00CF2AC7"/>
    <w:rsid w:val="00CF392B"/>
    <w:rsid w:val="00CF53E1"/>
    <w:rsid w:val="00CF6AC0"/>
    <w:rsid w:val="00D0585D"/>
    <w:rsid w:val="00D1098F"/>
    <w:rsid w:val="00D13E30"/>
    <w:rsid w:val="00D1777D"/>
    <w:rsid w:val="00D200D1"/>
    <w:rsid w:val="00D228AA"/>
    <w:rsid w:val="00D238FC"/>
    <w:rsid w:val="00D24153"/>
    <w:rsid w:val="00D24A6A"/>
    <w:rsid w:val="00D25AE8"/>
    <w:rsid w:val="00D27842"/>
    <w:rsid w:val="00D27D69"/>
    <w:rsid w:val="00D30B0B"/>
    <w:rsid w:val="00D312AA"/>
    <w:rsid w:val="00D33A4B"/>
    <w:rsid w:val="00D34772"/>
    <w:rsid w:val="00D454BA"/>
    <w:rsid w:val="00D47818"/>
    <w:rsid w:val="00D539CF"/>
    <w:rsid w:val="00D54A6D"/>
    <w:rsid w:val="00D555C9"/>
    <w:rsid w:val="00D56C1C"/>
    <w:rsid w:val="00D62ED7"/>
    <w:rsid w:val="00D63A37"/>
    <w:rsid w:val="00D65935"/>
    <w:rsid w:val="00D7055E"/>
    <w:rsid w:val="00D71465"/>
    <w:rsid w:val="00D813A6"/>
    <w:rsid w:val="00D87379"/>
    <w:rsid w:val="00D937AC"/>
    <w:rsid w:val="00D955C1"/>
    <w:rsid w:val="00DA06EF"/>
    <w:rsid w:val="00DA5CE6"/>
    <w:rsid w:val="00DB509A"/>
    <w:rsid w:val="00DB517C"/>
    <w:rsid w:val="00DC7527"/>
    <w:rsid w:val="00DD2BAE"/>
    <w:rsid w:val="00DD4DF3"/>
    <w:rsid w:val="00DD4F10"/>
    <w:rsid w:val="00DF7A44"/>
    <w:rsid w:val="00E001B5"/>
    <w:rsid w:val="00E00D20"/>
    <w:rsid w:val="00E01BC8"/>
    <w:rsid w:val="00E03988"/>
    <w:rsid w:val="00E05618"/>
    <w:rsid w:val="00E1030C"/>
    <w:rsid w:val="00E12976"/>
    <w:rsid w:val="00E13189"/>
    <w:rsid w:val="00E20072"/>
    <w:rsid w:val="00E20A21"/>
    <w:rsid w:val="00E22932"/>
    <w:rsid w:val="00E24119"/>
    <w:rsid w:val="00E26D5A"/>
    <w:rsid w:val="00E3139C"/>
    <w:rsid w:val="00E331D3"/>
    <w:rsid w:val="00E46C88"/>
    <w:rsid w:val="00E5217D"/>
    <w:rsid w:val="00E538D7"/>
    <w:rsid w:val="00E54B20"/>
    <w:rsid w:val="00E62321"/>
    <w:rsid w:val="00E7395A"/>
    <w:rsid w:val="00E858D6"/>
    <w:rsid w:val="00E91464"/>
    <w:rsid w:val="00E91DFF"/>
    <w:rsid w:val="00E933AE"/>
    <w:rsid w:val="00E93D52"/>
    <w:rsid w:val="00E95B16"/>
    <w:rsid w:val="00EA07DF"/>
    <w:rsid w:val="00EA0B35"/>
    <w:rsid w:val="00EA1BB7"/>
    <w:rsid w:val="00EA35C4"/>
    <w:rsid w:val="00EA5178"/>
    <w:rsid w:val="00EA6101"/>
    <w:rsid w:val="00EA689F"/>
    <w:rsid w:val="00EB0E3D"/>
    <w:rsid w:val="00EB29DD"/>
    <w:rsid w:val="00EB72DB"/>
    <w:rsid w:val="00EB7DC5"/>
    <w:rsid w:val="00EC3A0B"/>
    <w:rsid w:val="00EC7C21"/>
    <w:rsid w:val="00ED07BE"/>
    <w:rsid w:val="00ED54B9"/>
    <w:rsid w:val="00EE0E71"/>
    <w:rsid w:val="00EE3892"/>
    <w:rsid w:val="00EE4CF6"/>
    <w:rsid w:val="00EF1046"/>
    <w:rsid w:val="00EF11DD"/>
    <w:rsid w:val="00F013BF"/>
    <w:rsid w:val="00F05880"/>
    <w:rsid w:val="00F129A2"/>
    <w:rsid w:val="00F15011"/>
    <w:rsid w:val="00F15129"/>
    <w:rsid w:val="00F1539C"/>
    <w:rsid w:val="00F16305"/>
    <w:rsid w:val="00F21383"/>
    <w:rsid w:val="00F23EEA"/>
    <w:rsid w:val="00F27384"/>
    <w:rsid w:val="00F27F09"/>
    <w:rsid w:val="00F27F75"/>
    <w:rsid w:val="00F31860"/>
    <w:rsid w:val="00F31F2D"/>
    <w:rsid w:val="00F3660E"/>
    <w:rsid w:val="00F3735B"/>
    <w:rsid w:val="00F4022F"/>
    <w:rsid w:val="00F41197"/>
    <w:rsid w:val="00F47E0B"/>
    <w:rsid w:val="00F528D8"/>
    <w:rsid w:val="00F53121"/>
    <w:rsid w:val="00F55D74"/>
    <w:rsid w:val="00F56D75"/>
    <w:rsid w:val="00F57DBF"/>
    <w:rsid w:val="00F646A2"/>
    <w:rsid w:val="00F657CC"/>
    <w:rsid w:val="00F80D80"/>
    <w:rsid w:val="00F85432"/>
    <w:rsid w:val="00F85F64"/>
    <w:rsid w:val="00F865F2"/>
    <w:rsid w:val="00F87DDE"/>
    <w:rsid w:val="00F92634"/>
    <w:rsid w:val="00F930E3"/>
    <w:rsid w:val="00F93DF4"/>
    <w:rsid w:val="00F94049"/>
    <w:rsid w:val="00F94A70"/>
    <w:rsid w:val="00F94EBA"/>
    <w:rsid w:val="00F96ED4"/>
    <w:rsid w:val="00FA0E75"/>
    <w:rsid w:val="00FA1F9C"/>
    <w:rsid w:val="00FA3C32"/>
    <w:rsid w:val="00FA5AAC"/>
    <w:rsid w:val="00FA657E"/>
    <w:rsid w:val="00FC0363"/>
    <w:rsid w:val="00FC3D85"/>
    <w:rsid w:val="00FC5DA7"/>
    <w:rsid w:val="00FC5E5D"/>
    <w:rsid w:val="00FC7A39"/>
    <w:rsid w:val="00FD71CC"/>
    <w:rsid w:val="00FD7A2E"/>
    <w:rsid w:val="00FF3E8C"/>
    <w:rsid w:val="00FF6D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69272D"/>
  <w15:docId w15:val="{FB34A38C-83E1-4EB6-AC0C-E9DB2E589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hAnsi="Arial"/>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56D75"/>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F56D75"/>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F56D75"/>
    <w:rPr>
      <w:rFonts w:cs="Arial"/>
      <w:noProof/>
      <w:lang w:val="en-US"/>
    </w:rPr>
  </w:style>
  <w:style w:type="character" w:customStyle="1" w:styleId="EndNoteBibliographyChar">
    <w:name w:val="EndNote Bibliography Char"/>
    <w:basedOn w:val="DefaultParagraphFont"/>
    <w:link w:val="EndNoteBibliography"/>
    <w:rsid w:val="00F56D75"/>
    <w:rPr>
      <w:rFonts w:ascii="Arial" w:hAnsi="Arial" w:cs="Arial"/>
      <w:noProof/>
      <w:sz w:val="24"/>
      <w:szCs w:val="24"/>
      <w:lang w:val="en-US" w:eastAsia="en-US"/>
    </w:rPr>
  </w:style>
  <w:style w:type="paragraph" w:styleId="ListParagraph">
    <w:name w:val="List Paragraph"/>
    <w:basedOn w:val="Normal"/>
    <w:uiPriority w:val="34"/>
    <w:qFormat/>
    <w:rsid w:val="00627CBA"/>
    <w:pPr>
      <w:ind w:left="720"/>
      <w:contextualSpacing/>
    </w:pPr>
  </w:style>
  <w:style w:type="paragraph" w:styleId="BalloonText">
    <w:name w:val="Balloon Text"/>
    <w:basedOn w:val="Normal"/>
    <w:link w:val="BalloonTextChar"/>
    <w:uiPriority w:val="99"/>
    <w:semiHidden/>
    <w:unhideWhenUsed/>
    <w:rsid w:val="002E3691"/>
    <w:rPr>
      <w:rFonts w:ascii="Tahoma" w:hAnsi="Tahoma" w:cs="Tahoma"/>
      <w:sz w:val="16"/>
      <w:szCs w:val="16"/>
    </w:rPr>
  </w:style>
  <w:style w:type="character" w:customStyle="1" w:styleId="BalloonTextChar">
    <w:name w:val="Balloon Text Char"/>
    <w:basedOn w:val="DefaultParagraphFont"/>
    <w:link w:val="BalloonText"/>
    <w:uiPriority w:val="99"/>
    <w:semiHidden/>
    <w:rsid w:val="002E3691"/>
    <w:rPr>
      <w:rFonts w:ascii="Tahoma" w:hAnsi="Tahoma" w:cs="Tahoma"/>
      <w:sz w:val="16"/>
      <w:szCs w:val="16"/>
      <w:lang w:eastAsia="en-US"/>
    </w:rPr>
  </w:style>
  <w:style w:type="paragraph" w:styleId="Header">
    <w:name w:val="header"/>
    <w:basedOn w:val="Normal"/>
    <w:link w:val="HeaderChar"/>
    <w:uiPriority w:val="99"/>
    <w:unhideWhenUsed/>
    <w:rsid w:val="009A0E85"/>
    <w:pPr>
      <w:tabs>
        <w:tab w:val="center" w:pos="4513"/>
        <w:tab w:val="right" w:pos="9026"/>
      </w:tabs>
    </w:pPr>
  </w:style>
  <w:style w:type="character" w:customStyle="1" w:styleId="HeaderChar">
    <w:name w:val="Header Char"/>
    <w:basedOn w:val="DefaultParagraphFont"/>
    <w:link w:val="Header"/>
    <w:uiPriority w:val="99"/>
    <w:rsid w:val="009A0E85"/>
    <w:rPr>
      <w:rFonts w:ascii="Arial" w:hAnsi="Arial"/>
      <w:sz w:val="24"/>
      <w:szCs w:val="24"/>
      <w:lang w:eastAsia="en-US"/>
    </w:rPr>
  </w:style>
  <w:style w:type="paragraph" w:styleId="Footer">
    <w:name w:val="footer"/>
    <w:basedOn w:val="Normal"/>
    <w:link w:val="FooterChar"/>
    <w:uiPriority w:val="99"/>
    <w:unhideWhenUsed/>
    <w:rsid w:val="009A0E85"/>
    <w:pPr>
      <w:tabs>
        <w:tab w:val="center" w:pos="4513"/>
        <w:tab w:val="right" w:pos="9026"/>
      </w:tabs>
    </w:pPr>
  </w:style>
  <w:style w:type="character" w:customStyle="1" w:styleId="FooterChar">
    <w:name w:val="Footer Char"/>
    <w:basedOn w:val="DefaultParagraphFont"/>
    <w:link w:val="Footer"/>
    <w:uiPriority w:val="99"/>
    <w:rsid w:val="009A0E85"/>
    <w:rPr>
      <w:rFonts w:ascii="Arial" w:hAnsi="Arial"/>
      <w:sz w:val="24"/>
      <w:szCs w:val="24"/>
      <w:lang w:eastAsia="en-US"/>
    </w:rPr>
  </w:style>
  <w:style w:type="table" w:styleId="TableGrid">
    <w:name w:val="Table Grid"/>
    <w:basedOn w:val="TableNormal"/>
    <w:uiPriority w:val="59"/>
    <w:rsid w:val="00EF10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07824"/>
    <w:rPr>
      <w:sz w:val="16"/>
      <w:szCs w:val="16"/>
    </w:rPr>
  </w:style>
  <w:style w:type="paragraph" w:styleId="CommentText">
    <w:name w:val="annotation text"/>
    <w:basedOn w:val="Normal"/>
    <w:link w:val="CommentTextChar"/>
    <w:uiPriority w:val="99"/>
    <w:semiHidden/>
    <w:unhideWhenUsed/>
    <w:rsid w:val="00807824"/>
    <w:rPr>
      <w:sz w:val="20"/>
      <w:szCs w:val="20"/>
    </w:rPr>
  </w:style>
  <w:style w:type="character" w:customStyle="1" w:styleId="CommentTextChar">
    <w:name w:val="Comment Text Char"/>
    <w:basedOn w:val="DefaultParagraphFont"/>
    <w:link w:val="CommentText"/>
    <w:uiPriority w:val="99"/>
    <w:semiHidden/>
    <w:rsid w:val="0080782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807824"/>
    <w:rPr>
      <w:b/>
      <w:bCs/>
    </w:rPr>
  </w:style>
  <w:style w:type="character" w:customStyle="1" w:styleId="CommentSubjectChar">
    <w:name w:val="Comment Subject Char"/>
    <w:basedOn w:val="CommentTextChar"/>
    <w:link w:val="CommentSubject"/>
    <w:uiPriority w:val="99"/>
    <w:semiHidden/>
    <w:rsid w:val="00807824"/>
    <w:rPr>
      <w:rFonts w:ascii="Arial" w:hAnsi="Arial"/>
      <w:b/>
      <w:bCs/>
      <w:lang w:eastAsia="en-US"/>
    </w:rPr>
  </w:style>
  <w:style w:type="character" w:styleId="Strong">
    <w:name w:val="Strong"/>
    <w:basedOn w:val="DefaultParagraphFont"/>
    <w:uiPriority w:val="22"/>
    <w:qFormat/>
    <w:rsid w:val="00D555C9"/>
    <w:rPr>
      <w:b/>
      <w:bCs/>
    </w:rPr>
  </w:style>
  <w:style w:type="character" w:styleId="Hyperlink">
    <w:name w:val="Hyperlink"/>
    <w:basedOn w:val="DefaultParagraphFont"/>
    <w:uiPriority w:val="99"/>
    <w:unhideWhenUsed/>
    <w:rsid w:val="005813A5"/>
    <w:rPr>
      <w:color w:val="0000FF" w:themeColor="hyperlink"/>
      <w:u w:val="single"/>
    </w:rPr>
  </w:style>
  <w:style w:type="character" w:styleId="Emphasis">
    <w:name w:val="Emphasis"/>
    <w:basedOn w:val="DefaultParagraphFont"/>
    <w:uiPriority w:val="20"/>
    <w:qFormat/>
    <w:rsid w:val="00E01BC8"/>
    <w:rPr>
      <w:i/>
      <w:iCs/>
    </w:rPr>
  </w:style>
  <w:style w:type="character" w:styleId="LineNumber">
    <w:name w:val="line number"/>
    <w:basedOn w:val="DefaultParagraphFont"/>
    <w:uiPriority w:val="99"/>
    <w:semiHidden/>
    <w:unhideWhenUsed/>
    <w:rsid w:val="00841610"/>
  </w:style>
  <w:style w:type="character" w:customStyle="1" w:styleId="pagecontents">
    <w:name w:val="pagecontents"/>
    <w:basedOn w:val="DefaultParagraphFont"/>
    <w:rsid w:val="00F15011"/>
  </w:style>
  <w:style w:type="paragraph" w:styleId="NormalWeb">
    <w:name w:val="Normal (Web)"/>
    <w:basedOn w:val="Normal"/>
    <w:uiPriority w:val="99"/>
    <w:semiHidden/>
    <w:unhideWhenUsed/>
    <w:rsid w:val="00F15011"/>
    <w:pPr>
      <w:spacing w:before="100" w:beforeAutospacing="1" w:after="100" w:afterAutospacing="1"/>
    </w:pPr>
    <w:rPr>
      <w:rFonts w:ascii="Times New Roman" w:hAnsi="Times New Roman"/>
      <w:lang w:eastAsia="en-GB"/>
    </w:rPr>
  </w:style>
  <w:style w:type="character" w:styleId="PlaceholderText">
    <w:name w:val="Placeholder Text"/>
    <w:basedOn w:val="DefaultParagraphFont"/>
    <w:uiPriority w:val="99"/>
    <w:semiHidden/>
    <w:rsid w:val="00E2411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728362">
      <w:bodyDiv w:val="1"/>
      <w:marLeft w:val="0"/>
      <w:marRight w:val="0"/>
      <w:marTop w:val="0"/>
      <w:marBottom w:val="0"/>
      <w:divBdr>
        <w:top w:val="none" w:sz="0" w:space="0" w:color="auto"/>
        <w:left w:val="none" w:sz="0" w:space="0" w:color="auto"/>
        <w:bottom w:val="none" w:sz="0" w:space="0" w:color="auto"/>
        <w:right w:val="none" w:sz="0" w:space="0" w:color="auto"/>
      </w:divBdr>
    </w:div>
    <w:div w:id="244924404">
      <w:bodyDiv w:val="1"/>
      <w:marLeft w:val="0"/>
      <w:marRight w:val="0"/>
      <w:marTop w:val="0"/>
      <w:marBottom w:val="0"/>
      <w:divBdr>
        <w:top w:val="none" w:sz="0" w:space="0" w:color="auto"/>
        <w:left w:val="none" w:sz="0" w:space="0" w:color="auto"/>
        <w:bottom w:val="none" w:sz="0" w:space="0" w:color="auto"/>
        <w:right w:val="none" w:sz="0" w:space="0" w:color="auto"/>
      </w:divBdr>
    </w:div>
    <w:div w:id="368451906">
      <w:bodyDiv w:val="1"/>
      <w:marLeft w:val="0"/>
      <w:marRight w:val="0"/>
      <w:marTop w:val="0"/>
      <w:marBottom w:val="0"/>
      <w:divBdr>
        <w:top w:val="none" w:sz="0" w:space="0" w:color="auto"/>
        <w:left w:val="none" w:sz="0" w:space="0" w:color="auto"/>
        <w:bottom w:val="none" w:sz="0" w:space="0" w:color="auto"/>
        <w:right w:val="none" w:sz="0" w:space="0" w:color="auto"/>
      </w:divBdr>
    </w:div>
    <w:div w:id="437138460">
      <w:bodyDiv w:val="1"/>
      <w:marLeft w:val="0"/>
      <w:marRight w:val="0"/>
      <w:marTop w:val="0"/>
      <w:marBottom w:val="0"/>
      <w:divBdr>
        <w:top w:val="none" w:sz="0" w:space="0" w:color="auto"/>
        <w:left w:val="none" w:sz="0" w:space="0" w:color="auto"/>
        <w:bottom w:val="none" w:sz="0" w:space="0" w:color="auto"/>
        <w:right w:val="none" w:sz="0" w:space="0" w:color="auto"/>
      </w:divBdr>
    </w:div>
    <w:div w:id="591822379">
      <w:bodyDiv w:val="1"/>
      <w:marLeft w:val="0"/>
      <w:marRight w:val="0"/>
      <w:marTop w:val="0"/>
      <w:marBottom w:val="0"/>
      <w:divBdr>
        <w:top w:val="none" w:sz="0" w:space="0" w:color="auto"/>
        <w:left w:val="none" w:sz="0" w:space="0" w:color="auto"/>
        <w:bottom w:val="none" w:sz="0" w:space="0" w:color="auto"/>
        <w:right w:val="none" w:sz="0" w:space="0" w:color="auto"/>
      </w:divBdr>
    </w:div>
    <w:div w:id="776103617">
      <w:bodyDiv w:val="1"/>
      <w:marLeft w:val="0"/>
      <w:marRight w:val="0"/>
      <w:marTop w:val="0"/>
      <w:marBottom w:val="0"/>
      <w:divBdr>
        <w:top w:val="none" w:sz="0" w:space="0" w:color="auto"/>
        <w:left w:val="none" w:sz="0" w:space="0" w:color="auto"/>
        <w:bottom w:val="none" w:sz="0" w:space="0" w:color="auto"/>
        <w:right w:val="none" w:sz="0" w:space="0" w:color="auto"/>
      </w:divBdr>
    </w:div>
    <w:div w:id="985359816">
      <w:bodyDiv w:val="1"/>
      <w:marLeft w:val="0"/>
      <w:marRight w:val="0"/>
      <w:marTop w:val="0"/>
      <w:marBottom w:val="0"/>
      <w:divBdr>
        <w:top w:val="none" w:sz="0" w:space="0" w:color="auto"/>
        <w:left w:val="none" w:sz="0" w:space="0" w:color="auto"/>
        <w:bottom w:val="none" w:sz="0" w:space="0" w:color="auto"/>
        <w:right w:val="none" w:sz="0" w:space="0" w:color="auto"/>
      </w:divBdr>
    </w:div>
    <w:div w:id="1603605809">
      <w:bodyDiv w:val="1"/>
      <w:marLeft w:val="0"/>
      <w:marRight w:val="0"/>
      <w:marTop w:val="0"/>
      <w:marBottom w:val="0"/>
      <w:divBdr>
        <w:top w:val="none" w:sz="0" w:space="0" w:color="auto"/>
        <w:left w:val="none" w:sz="0" w:space="0" w:color="auto"/>
        <w:bottom w:val="none" w:sz="0" w:space="0" w:color="auto"/>
        <w:right w:val="none" w:sz="0" w:space="0" w:color="auto"/>
      </w:divBdr>
    </w:div>
    <w:div w:id="1722094047">
      <w:bodyDiv w:val="1"/>
      <w:marLeft w:val="0"/>
      <w:marRight w:val="0"/>
      <w:marTop w:val="0"/>
      <w:marBottom w:val="0"/>
      <w:divBdr>
        <w:top w:val="none" w:sz="0" w:space="0" w:color="auto"/>
        <w:left w:val="none" w:sz="0" w:space="0" w:color="auto"/>
        <w:bottom w:val="none" w:sz="0" w:space="0" w:color="auto"/>
        <w:right w:val="none" w:sz="0" w:space="0" w:color="auto"/>
      </w:divBdr>
    </w:div>
    <w:div w:id="1940750140">
      <w:bodyDiv w:val="1"/>
      <w:marLeft w:val="0"/>
      <w:marRight w:val="0"/>
      <w:marTop w:val="0"/>
      <w:marBottom w:val="0"/>
      <w:divBdr>
        <w:top w:val="none" w:sz="0" w:space="0" w:color="auto"/>
        <w:left w:val="none" w:sz="0" w:space="0" w:color="auto"/>
        <w:bottom w:val="none" w:sz="0" w:space="0" w:color="auto"/>
        <w:right w:val="none" w:sz="0" w:space="0" w:color="auto"/>
      </w:divBdr>
    </w:div>
    <w:div w:id="1952466943">
      <w:bodyDiv w:val="1"/>
      <w:marLeft w:val="0"/>
      <w:marRight w:val="0"/>
      <w:marTop w:val="0"/>
      <w:marBottom w:val="0"/>
      <w:divBdr>
        <w:top w:val="none" w:sz="0" w:space="0" w:color="auto"/>
        <w:left w:val="none" w:sz="0" w:space="0" w:color="auto"/>
        <w:bottom w:val="none" w:sz="0" w:space="0" w:color="auto"/>
        <w:right w:val="none" w:sz="0" w:space="0" w:color="auto"/>
      </w:divBdr>
    </w:div>
    <w:div w:id="2133936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i@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hmi@mrc.soton.ac.uk"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8B1C6-B603-4647-9E9E-D7A2D388D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7</Pages>
  <Words>9727</Words>
  <Characters>5544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5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l.inskip</dc:creator>
  <cp:keywords/>
  <dc:description/>
  <cp:lastModifiedBy>Karen Drake</cp:lastModifiedBy>
  <cp:revision>2</cp:revision>
  <cp:lastPrinted>2017-06-30T08:16:00Z</cp:lastPrinted>
  <dcterms:created xsi:type="dcterms:W3CDTF">2020-09-04T08:46:00Z</dcterms:created>
  <dcterms:modified xsi:type="dcterms:W3CDTF">2020-09-04T08:46:00Z</dcterms:modified>
</cp:coreProperties>
</file>